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9D918E9" w14:textId="5E750C56" w:rsidR="0012080C" w:rsidRDefault="0012080C" w:rsidP="0012080C">
      <w:pPr>
        <w:pStyle w:val="Heading1"/>
      </w:pPr>
      <w:bookmarkStart w:id="0" w:name="_Hlk120010838"/>
      <w:bookmarkEnd w:id="0"/>
      <w:r>
        <w:t>Methods</w:t>
      </w:r>
    </w:p>
    <w:p w14:paraId="7D27F330" w14:textId="40048E6F" w:rsidR="003F1A7E" w:rsidRDefault="003F1A7E" w:rsidP="0012080C">
      <w:pPr>
        <w:pStyle w:val="Heading2"/>
      </w:pPr>
      <w:r>
        <w:t>Data processing</w:t>
      </w:r>
    </w:p>
    <w:p w14:paraId="6CDC9E18" w14:textId="62E81688" w:rsidR="009B51D1" w:rsidRDefault="00420C2E">
      <w:r>
        <w:t xml:space="preserve">Data were </w:t>
      </w:r>
      <w:proofErr w:type="spellStart"/>
      <w:r>
        <w:t>analyzed</w:t>
      </w:r>
      <w:proofErr w:type="spellEnd"/>
      <w:r>
        <w:t xml:space="preserve"> using R version 4.1.2 (</w:t>
      </w:r>
      <w:hyperlink w:anchor="_ENREF_5" w:tooltip="R Core Team, 2021 #757" w:history="1">
        <w:r>
          <w:fldChar w:fldCharType="begin"/>
        </w:r>
        <w:r>
          <w:instrText xml:space="preserve"> ADDIN EN.CITE &lt;EndNote&gt;&lt;Cite&gt;&lt;Author&gt;R Core Team&lt;/Author&gt;&lt;Year&gt;2021&lt;/Year&gt;&lt;RecNum&gt;757&lt;/RecNum&gt;&lt;DisplayText&gt;R Core Team 2021&lt;/DisplayText&gt;&lt;record&gt;&lt;rec-number&gt;757&lt;/rec-number&gt;&lt;foreign-keys&gt;&lt;key app="EN" db-id="v9v9vxszzppsp5exaf6vsts329rrsztdtdpv"&gt;757&lt;/key&gt;&lt;/foreign-keys&gt;&lt;ref-type name="Computer Program"&gt;9&lt;/ref-type&gt;&lt;contributors&gt;&lt;authors&gt;&lt;author&gt;R Core Team,&lt;/author&gt;&lt;/authors&gt;&lt;/contributors&gt;&lt;titles&gt;&lt;title&gt;R: A language and environment for statistical computing&lt;/title&gt;&lt;secondary-title&gt;R Foundation for Statistical Computing&lt;/secondary-title&gt;&lt;/titles&gt;&lt;dates&gt;&lt;year&gt;2021&lt;/year&gt;&lt;/dates&gt;&lt;pub-location&gt;Vienna, Austria&lt;/pub-location&gt;&lt;urls&gt;&lt;related-urls&gt;&lt;url&gt;http://www.R-project.org/.&lt;/url&gt;&lt;/related-urls&gt;&lt;/urls&gt;&lt;/record&gt;&lt;/Cite&gt;&lt;/EndNote&gt;</w:instrText>
        </w:r>
        <w:r>
          <w:fldChar w:fldCharType="separate"/>
        </w:r>
        <w:r>
          <w:rPr>
            <w:noProof/>
          </w:rPr>
          <w:t>R Core Team 2021</w:t>
        </w:r>
        <w:r>
          <w:fldChar w:fldCharType="end"/>
        </w:r>
      </w:hyperlink>
      <w:r>
        <w:t>).</w:t>
      </w:r>
      <w:r w:rsidR="00EF4DBF">
        <w:t xml:space="preserve"> </w:t>
      </w:r>
      <w:r w:rsidR="003F1A7E">
        <w:t xml:space="preserve">Data from </w:t>
      </w:r>
      <w:proofErr w:type="spellStart"/>
      <w:r w:rsidR="003F1A7E">
        <w:t>Rouzic</w:t>
      </w:r>
      <w:proofErr w:type="spellEnd"/>
      <w:r w:rsidR="003F1A7E">
        <w:t xml:space="preserve">, which are stored </w:t>
      </w:r>
      <w:r w:rsidR="009B51D1">
        <w:t xml:space="preserve">in the </w:t>
      </w:r>
      <w:proofErr w:type="spellStart"/>
      <w:r w:rsidR="009B51D1">
        <w:t>movebank</w:t>
      </w:r>
      <w:proofErr w:type="spellEnd"/>
      <w:r w:rsidR="009B51D1">
        <w:t xml:space="preserve"> database,</w:t>
      </w:r>
      <w:r w:rsidR="003F1A7E">
        <w:t xml:space="preserve"> were imported with the </w:t>
      </w:r>
      <w:r w:rsidR="003F1A7E" w:rsidRPr="003F1A7E">
        <w:rPr>
          <w:i/>
          <w:iCs/>
        </w:rPr>
        <w:t>move</w:t>
      </w:r>
      <w:r w:rsidR="003F1A7E">
        <w:t xml:space="preserve"> R package (</w:t>
      </w:r>
      <w:hyperlink w:anchor="_ENREF_3" w:tooltip="Kranstauber, 2022 #1663" w:history="1">
        <w:r>
          <w:fldChar w:fldCharType="begin"/>
        </w:r>
        <w:r>
          <w:instrText xml:space="preserve"> ADDIN EN.CITE &lt;EndNote&gt;&lt;Cite&gt;&lt;Author&gt;Kranstauber&lt;/Author&gt;&lt;Year&gt;2022&lt;/Year&gt;&lt;RecNum&gt;1663&lt;/RecNum&gt;&lt;DisplayText&gt;Kranstauber&lt;style face="italic"&gt; et al.&lt;/style&gt; 2022&lt;/DisplayText&gt;&lt;record&gt;&lt;rec-number&gt;1663&lt;/rec-number&gt;&lt;foreign-keys&gt;&lt;key app="EN" db-id="v9v9vxszzppsp5exaf6vsts329rrsztdtdpv"&gt;1663&lt;/key&gt;&lt;/foreign-keys&gt;&lt;ref-type name="Computer Program"&gt;9&lt;/ref-type&gt;&lt;contributors&gt;&lt;authors&gt;&lt;author&gt;Kranstauber, Bart&lt;/author&gt;&lt;author&gt;Smolla, Marco&lt;/author&gt;&lt;author&gt;Scharf, Anne K&lt;/author&gt;&lt;/authors&gt;&lt;/contributors&gt;&lt;titles&gt;&lt;title&gt;move: Visualizing and Analyzing Animal Track Data&lt;/title&gt;&lt;/titles&gt;&lt;edition&gt;R 4.1.10&lt;/edition&gt;&lt;dates&gt;&lt;year&gt;2022&lt;/year&gt;&lt;/dates&gt;&lt;urls&gt;&lt;related-urls&gt;&lt;url&gt;https://CRAN.R-project.org/package=move&lt;/url&gt;&lt;/related-urls&gt;&lt;/urls&gt;&lt;/record&gt;&lt;/Cite&gt;&lt;/EndNote&gt;</w:instrText>
        </w:r>
        <w:r>
          <w:fldChar w:fldCharType="separate"/>
        </w:r>
        <w:r>
          <w:rPr>
            <w:noProof/>
          </w:rPr>
          <w:t>Kranstauber</w:t>
        </w:r>
        <w:r w:rsidRPr="003F1A7E">
          <w:rPr>
            <w:i/>
            <w:noProof/>
          </w:rPr>
          <w:t xml:space="preserve"> et al.</w:t>
        </w:r>
        <w:r>
          <w:rPr>
            <w:noProof/>
          </w:rPr>
          <w:t xml:space="preserve"> 2022</w:t>
        </w:r>
        <w:r>
          <w:fldChar w:fldCharType="end"/>
        </w:r>
      </w:hyperlink>
      <w:r w:rsidR="003F1A7E">
        <w:t xml:space="preserve">) </w:t>
      </w:r>
      <w:r w:rsidR="009B51D1">
        <w:t xml:space="preserve">while data from </w:t>
      </w:r>
      <w:r w:rsidR="004C05BB">
        <w:t>B</w:t>
      </w:r>
      <w:r w:rsidR="009B51D1">
        <w:t xml:space="preserve">ass Rock were </w:t>
      </w:r>
      <w:r w:rsidR="004C05BB">
        <w:t>imported from</w:t>
      </w:r>
      <w:r w:rsidR="009B51D1">
        <w:t xml:space="preserve"> csv files. </w:t>
      </w:r>
    </w:p>
    <w:p w14:paraId="25239A7F" w14:textId="07AD3DB2" w:rsidR="009B51D1" w:rsidRDefault="006C0661">
      <w:r>
        <w:t>For both datasets, a</w:t>
      </w:r>
      <w:r w:rsidR="009B51D1">
        <w:t xml:space="preserve">t-sea trips were discriminated from periods in the colony when the birds were &gt; </w:t>
      </w:r>
      <w:r w:rsidR="004A2EC8">
        <w:t>1 k</w:t>
      </w:r>
      <w:r w:rsidR="009B51D1">
        <w:t>m away from the colony for &gt; 1h.</w:t>
      </w:r>
      <w:r w:rsidR="002270A9">
        <w:t xml:space="preserve"> </w:t>
      </w:r>
      <w:r>
        <w:t>At-sea l</w:t>
      </w:r>
      <w:r w:rsidR="004C05BB">
        <w:t>ocations</w:t>
      </w:r>
      <w:r w:rsidR="002270A9">
        <w:t xml:space="preserve"> were </w:t>
      </w:r>
      <w:r w:rsidR="004C05BB">
        <w:t>linearly</w:t>
      </w:r>
      <w:r w:rsidR="002270A9">
        <w:t xml:space="preserve"> interpolated </w:t>
      </w:r>
      <w:r w:rsidR="0012080C">
        <w:t xml:space="preserve">with a 15min time resolution using the </w:t>
      </w:r>
      <w:proofErr w:type="spellStart"/>
      <w:r w:rsidR="0012080C" w:rsidRPr="004C05BB">
        <w:rPr>
          <w:i/>
          <w:iCs/>
        </w:rPr>
        <w:t>pastecs</w:t>
      </w:r>
      <w:proofErr w:type="spellEnd"/>
      <w:r w:rsidR="0012080C">
        <w:t xml:space="preserve"> package (</w:t>
      </w:r>
      <w:hyperlink w:anchor="_ENREF_2" w:tooltip="Ibanez, 2018 #801" w:history="1">
        <w:r w:rsidR="00420C2E">
          <w:fldChar w:fldCharType="begin"/>
        </w:r>
        <w:r w:rsidR="00420C2E">
          <w:instrText xml:space="preserve"> ADDIN EN.CITE &lt;EndNote&gt;&lt;Cite&gt;&lt;Author&gt;Ibanez&lt;/Author&gt;&lt;Year&gt;2018&lt;/Year&gt;&lt;RecNum&gt;801&lt;/RecNum&gt;&lt;DisplayText&gt;Ibanez &amp;amp; Grosjean 2018&lt;/DisplayText&gt;&lt;record&gt;&lt;rec-number&gt;801&lt;/rec-number&gt;&lt;foreign-keys&gt;&lt;key app="EN" db-id="v9v9vxszzppsp5exaf6vsts329rrsztdtdpv"&gt;801&lt;/key&gt;&lt;/foreign-keys&gt;&lt;ref-type name="Computer Program"&gt;9&lt;/ref-type&gt;&lt;contributors&gt;&lt;authors&gt;&lt;author&gt;Ibanez, Frédéric&lt;/author&gt;&lt;author&gt;Grosjean, Philippe&lt;/author&gt;&lt;/authors&gt;&lt;/contributors&gt;&lt;titles&gt;&lt;title&gt;pastecs: Package for Analysis of Space-Time Ecological Series&lt;/title&gt;&lt;secondary-title&gt;R package version 1.3.21&lt;/secondary-title&gt;&lt;/titles&gt;&lt;dates&gt;&lt;year&gt;2018&lt;/year&gt;&lt;/dates&gt;&lt;urls&gt;&lt;related-urls&gt;&lt;url&gt;http://CRAN.R-project.org/package=pastecs&lt;/url&gt;&lt;/related-urls&gt;&lt;/urls&gt;&lt;/record&gt;&lt;/Cite&gt;&lt;/EndNote&gt;</w:instrText>
        </w:r>
        <w:r w:rsidR="00420C2E">
          <w:fldChar w:fldCharType="separate"/>
        </w:r>
        <w:r w:rsidR="00420C2E">
          <w:rPr>
            <w:noProof/>
          </w:rPr>
          <w:t>Ibanez &amp; Grosjean 2018</w:t>
        </w:r>
        <w:r w:rsidR="00420C2E">
          <w:fldChar w:fldCharType="end"/>
        </w:r>
      </w:hyperlink>
      <w:r w:rsidR="0012080C">
        <w:t>)</w:t>
      </w:r>
      <w:r w:rsidR="005A2658">
        <w:t>.</w:t>
      </w:r>
      <w:r w:rsidR="00EF4DBF">
        <w:t xml:space="preserve"> </w:t>
      </w:r>
      <w:r w:rsidR="009B51D1">
        <w:t>Trip characteristics (maximal distance to the colony, total trip duration and total distance travelled) and time spent in the colony between at-sea trips were averaged for each individual and then averaged by colony (Table 1).</w:t>
      </w:r>
    </w:p>
    <w:p w14:paraId="572C51A5" w14:textId="3D5DFE65" w:rsidR="003F1A7E" w:rsidRDefault="002270A9">
      <w:r>
        <w:t xml:space="preserve">Linear mixed models were fitted </w:t>
      </w:r>
      <w:r w:rsidR="006440F3">
        <w:t>separately for each colony</w:t>
      </w:r>
      <w:r w:rsidR="006C3D52">
        <w:t xml:space="preserve"> dataset</w:t>
      </w:r>
      <w:r w:rsidR="006440F3">
        <w:t xml:space="preserve"> </w:t>
      </w:r>
      <w:r>
        <w:t xml:space="preserve">to test whether </w:t>
      </w:r>
      <w:r w:rsidR="004A2EC8">
        <w:t xml:space="preserve">log-transformed </w:t>
      </w:r>
      <w:r>
        <w:t>trip characteristics and nest attendance changed over time</w:t>
      </w:r>
      <w:r w:rsidR="006440F3">
        <w:t xml:space="preserve">.  </w:t>
      </w:r>
      <w:r w:rsidR="006C3D52">
        <w:t>Bird ID</w:t>
      </w:r>
      <w:r w:rsidR="006440F3">
        <w:t xml:space="preserve"> w</w:t>
      </w:r>
      <w:r w:rsidR="006C3D52">
        <w:t>as</w:t>
      </w:r>
      <w:r w:rsidR="006440F3">
        <w:t xml:space="preserve"> included as </w:t>
      </w:r>
      <w:r w:rsidR="006C3D52">
        <w:t xml:space="preserve">a </w:t>
      </w:r>
      <w:r w:rsidR="006440F3">
        <w:t>random effect.</w:t>
      </w:r>
    </w:p>
    <w:p w14:paraId="09786773" w14:textId="77777777" w:rsidR="00420C2E" w:rsidRDefault="00420C2E"/>
    <w:p w14:paraId="22AB381F" w14:textId="5E86B6B8" w:rsidR="00420C2E" w:rsidRDefault="00420C2E" w:rsidP="00420C2E">
      <w:pPr>
        <w:pStyle w:val="Heading2"/>
      </w:pPr>
      <w:r>
        <w:t xml:space="preserve">Inferring at-sea </w:t>
      </w:r>
      <w:r w:rsidR="006C0661">
        <w:t>behavioural states</w:t>
      </w:r>
    </w:p>
    <w:p w14:paraId="226F1D18" w14:textId="2BF04FA8" w:rsidR="0012080C" w:rsidRDefault="009B51D1" w:rsidP="001F5010">
      <w:pPr>
        <w:ind w:firstLine="720"/>
      </w:pPr>
      <w:r>
        <w:t>A 3-state hidden Markov model (HMM) was fit</w:t>
      </w:r>
      <w:r w:rsidR="002270A9">
        <w:t>ted</w:t>
      </w:r>
      <w:r>
        <w:t xml:space="preserve"> to the </w:t>
      </w:r>
      <w:r w:rsidR="00420C2E">
        <w:t xml:space="preserve">entire </w:t>
      </w:r>
      <w:r>
        <w:t>at-sea interpolated location data</w:t>
      </w:r>
      <w:r w:rsidR="00420C2E">
        <w:t>set</w:t>
      </w:r>
      <w:r>
        <w:t xml:space="preserve">, </w:t>
      </w:r>
      <w:r w:rsidR="002270A9">
        <w:t xml:space="preserve">using the </w:t>
      </w:r>
      <w:proofErr w:type="spellStart"/>
      <w:r w:rsidR="002270A9" w:rsidRPr="002270A9">
        <w:rPr>
          <w:i/>
          <w:iCs/>
        </w:rPr>
        <w:t>moveHMM</w:t>
      </w:r>
      <w:proofErr w:type="spellEnd"/>
      <w:r w:rsidR="002270A9">
        <w:t xml:space="preserve"> package (</w:t>
      </w:r>
      <w:hyperlink w:anchor="_ENREF_4" w:tooltip="Michelot, 2016 #1384" w:history="1">
        <w:r w:rsidR="00420C2E">
          <w:fldChar w:fldCharType="begin"/>
        </w:r>
        <w:r w:rsidR="00420C2E">
          <w:instrText xml:space="preserve"> ADDIN EN.CITE &lt;EndNote&gt;&lt;Cite&gt;&lt;Author&gt;Michelot&lt;/Author&gt;&lt;Year&gt;2016&lt;/Year&gt;&lt;RecNum&gt;1384&lt;/RecNum&gt;&lt;DisplayText&gt;Michelot&lt;style face="italic"&gt; et al.&lt;/style&gt; 2016&lt;/DisplayText&gt;&lt;record&gt;&lt;rec-number&gt;1384&lt;/rec-number&gt;&lt;foreign-keys&gt;&lt;key app="EN" db-id="v9v9vxszzppsp5exaf6vsts329rrsztdtdpv"&gt;1384&lt;/key&gt;&lt;/foreign-keys&gt;&lt;ref-type name="Journal Article"&gt;17&lt;/ref-type&gt;&lt;contributors&gt;&lt;authors&gt;&lt;author&gt;Michelot, Théo&lt;/author&gt;&lt;author&gt;Langrock, Roland&lt;/author&gt;&lt;author&gt;Patterson, Toby A.&lt;/author&gt;&lt;/authors&gt;&lt;/contributors&gt;&lt;titles&gt;&lt;title&gt;moveHMM: an R package for the statistical modelling of animal movement data using hidden Markov models&lt;/title&gt;&lt;secondary-title&gt;Methods in Ecology and Evolution&lt;/secondary-title&gt;&lt;/titles&gt;&lt;periodical&gt;&lt;full-title&gt;Methods in Ecology and Evolution&lt;/full-title&gt;&lt;/periodical&gt;&lt;pages&gt;1308-1315&lt;/pages&gt;&lt;volume&gt;7&lt;/volume&gt;&lt;number&gt;11&lt;/number&gt;&lt;dates&gt;&lt;year&gt;2016&lt;/year&gt;&lt;/dates&gt;&lt;isbn&gt;2041-210X&lt;/isbn&gt;&lt;urls&gt;&lt;related-urls&gt;&lt;url&gt;https://besjournals.onlinelibrary.wiley.com/doi/abs/10.1111/2041-210X.12578&lt;/url&gt;&lt;/related-urls&gt;&lt;/urls&gt;&lt;electronic-resource-num&gt;10.1111/2041-210x.12578&lt;/electronic-resource-num&gt;&lt;/record&gt;&lt;/Cite&gt;&lt;/EndNote&gt;</w:instrText>
        </w:r>
        <w:r w:rsidR="00420C2E">
          <w:fldChar w:fldCharType="separate"/>
        </w:r>
        <w:r w:rsidR="00420C2E">
          <w:rPr>
            <w:noProof/>
          </w:rPr>
          <w:t>Michelot</w:t>
        </w:r>
        <w:r w:rsidR="00420C2E" w:rsidRPr="002270A9">
          <w:rPr>
            <w:i/>
            <w:noProof/>
          </w:rPr>
          <w:t xml:space="preserve"> et al.</w:t>
        </w:r>
        <w:r w:rsidR="00420C2E">
          <w:rPr>
            <w:noProof/>
          </w:rPr>
          <w:t xml:space="preserve"> 2016</w:t>
        </w:r>
        <w:r w:rsidR="00420C2E">
          <w:fldChar w:fldCharType="end"/>
        </w:r>
      </w:hyperlink>
      <w:r w:rsidR="002270A9">
        <w:t>)</w:t>
      </w:r>
      <w:r>
        <w:t xml:space="preserve">. The states reflected 3 different activities at sea: </w:t>
      </w:r>
      <w:r w:rsidRPr="009B51D1">
        <w:t>(1) resting, characterised by a small</w:t>
      </w:r>
      <w:r>
        <w:t xml:space="preserve"> </w:t>
      </w:r>
      <w:r w:rsidRPr="009B51D1">
        <w:t>step length and low turning angle, (2) travelling,</w:t>
      </w:r>
      <w:r>
        <w:t xml:space="preserve"> </w:t>
      </w:r>
      <w:r w:rsidRPr="009B51D1">
        <w:t>characterised by a long step length and low turning</w:t>
      </w:r>
      <w:r>
        <w:t xml:space="preserve"> </w:t>
      </w:r>
      <w:r w:rsidRPr="009B51D1">
        <w:t>angle and (3) foraging, characterised by an intermediate</w:t>
      </w:r>
      <w:r>
        <w:t xml:space="preserve"> </w:t>
      </w:r>
      <w:r w:rsidRPr="009B51D1">
        <w:t>step length and a large turning angle</w:t>
      </w:r>
      <w:r>
        <w:t xml:space="preserve">. </w:t>
      </w:r>
      <w:r w:rsidRPr="009B51D1">
        <w:t>A set of different initial parameters was</w:t>
      </w:r>
      <w:r>
        <w:t xml:space="preserve"> </w:t>
      </w:r>
      <w:r w:rsidRPr="009B51D1">
        <w:t>used to ensure that the global minimum in negative</w:t>
      </w:r>
      <w:r>
        <w:t xml:space="preserve"> </w:t>
      </w:r>
      <w:r w:rsidRPr="009B51D1">
        <w:t>log-</w:t>
      </w:r>
      <w:r w:rsidRPr="009B51D1">
        <w:lastRenderedPageBreak/>
        <w:t>likelihood had been reached. The model was validated</w:t>
      </w:r>
      <w:r>
        <w:t xml:space="preserve"> </w:t>
      </w:r>
      <w:r w:rsidRPr="009B51D1">
        <w:t xml:space="preserve">with the visual inspection of </w:t>
      </w:r>
      <w:proofErr w:type="spellStart"/>
      <w:r w:rsidRPr="009B51D1">
        <w:t>pseudoresiduals</w:t>
      </w:r>
      <w:proofErr w:type="spellEnd"/>
      <w:r w:rsidRPr="009B51D1">
        <w:t>.</w:t>
      </w:r>
      <w:r>
        <w:t xml:space="preserve"> </w:t>
      </w:r>
      <w:r w:rsidRPr="009B51D1">
        <w:t>The Viterbi algorithm was used to classify the most</w:t>
      </w:r>
      <w:r>
        <w:t xml:space="preserve"> </w:t>
      </w:r>
      <w:r w:rsidRPr="009B51D1">
        <w:t xml:space="preserve">likely behaviour at each </w:t>
      </w:r>
      <w:r>
        <w:t>location and proportion</w:t>
      </w:r>
      <w:r w:rsidR="002270A9">
        <w:t>s</w:t>
      </w:r>
      <w:r>
        <w:t xml:space="preserve"> of each activity occurring during one at-sea trip were calculated, averaged by individual and then, by colony. </w:t>
      </w:r>
      <w:r w:rsidR="002270A9">
        <w:t xml:space="preserve">Logistic regressions were fitted on activity proportions using the </w:t>
      </w:r>
      <w:proofErr w:type="spellStart"/>
      <w:r w:rsidR="002270A9" w:rsidRPr="00420C2E">
        <w:rPr>
          <w:i/>
          <w:iCs/>
        </w:rPr>
        <w:t>glmmTMB</w:t>
      </w:r>
      <w:proofErr w:type="spellEnd"/>
      <w:r w:rsidR="002270A9">
        <w:t xml:space="preserve"> package (</w:t>
      </w:r>
      <w:hyperlink w:anchor="_ENREF_1" w:tooltip="Brooks, 2017 #1664" w:history="1">
        <w:r w:rsidR="00420C2E">
          <w:fldChar w:fldCharType="begin"/>
        </w:r>
        <w:r w:rsidR="00420C2E">
          <w:instrText xml:space="preserve"> ADDIN EN.CITE &lt;EndNote&gt;&lt;Cite&gt;&lt;Author&gt;Brooks&lt;/Author&gt;&lt;Year&gt;2017&lt;/Year&gt;&lt;RecNum&gt;1664&lt;/RecNum&gt;&lt;DisplayText&gt;Brooks&lt;style face="italic"&gt; et al.&lt;/style&gt; 2017&lt;/DisplayText&gt;&lt;record&gt;&lt;rec-number&gt;1664&lt;/rec-number&gt;&lt;foreign-keys&gt;&lt;key app="EN" db-id="v9v9vxszzppsp5exaf6vsts329rrsztdtdpv"&gt;1664&lt;/key&gt;&lt;/foreign-keys&gt;&lt;ref-type name="Journal Article"&gt;17&lt;/ref-type&gt;&lt;contributors&gt;&lt;authors&gt;&lt;author&gt;Brooks, Mollie&lt;/author&gt;&lt;author&gt;Kristensen, Kasper&lt;/author&gt;&lt;author&gt;van Benthem, Koen J.&lt;/author&gt;&lt;author&gt;Magnusson, Arni&lt;/author&gt;&lt;author&gt;Berg, Casper W.&lt;/author&gt;&lt;author&gt;Nielsen, Anders&lt;/author&gt;&lt;author&gt;Skaug, hans J.&lt;/author&gt;&lt;author&gt;Maechler, Martin&lt;/author&gt;&lt;author&gt;Bolker, Benjamin M.&lt;/author&gt;&lt;/authors&gt;&lt;/contributors&gt;&lt;titles&gt;&lt;title&gt;glmmTMB balances speed and flexibility among packages for zero-inflated Generalized Linear Mixed Modelling&lt;/title&gt;&lt;secondary-title&gt;The R Journal&lt;/secondary-title&gt;&lt;/titles&gt;&lt;periodical&gt;&lt;full-title&gt;The R Journal&lt;/full-title&gt;&lt;/periodical&gt;&lt;pages&gt;378-400&lt;/pages&gt;&lt;volume&gt;9&lt;/volume&gt;&lt;number&gt;2&lt;/number&gt;&lt;dates&gt;&lt;year&gt;2017&lt;/year&gt;&lt;/dates&gt;&lt;urls&gt;&lt;related-urls&gt;&lt;url&gt;https://journal.r-project.org/archive/2017/RJ-2017-066/index.html&lt;/url&gt;&lt;/related-urls&gt;&lt;/urls&gt;&lt;/record&gt;&lt;/Cite&gt;&lt;/EndNote&gt;</w:instrText>
        </w:r>
        <w:r w:rsidR="00420C2E">
          <w:fldChar w:fldCharType="separate"/>
        </w:r>
        <w:r w:rsidR="00420C2E">
          <w:rPr>
            <w:noProof/>
          </w:rPr>
          <w:t>Brooks</w:t>
        </w:r>
        <w:r w:rsidR="00420C2E" w:rsidRPr="00420C2E">
          <w:rPr>
            <w:i/>
            <w:noProof/>
          </w:rPr>
          <w:t xml:space="preserve"> et al.</w:t>
        </w:r>
        <w:r w:rsidR="00420C2E">
          <w:rPr>
            <w:noProof/>
          </w:rPr>
          <w:t xml:space="preserve"> 2017</w:t>
        </w:r>
        <w:r w:rsidR="00420C2E">
          <w:fldChar w:fldCharType="end"/>
        </w:r>
      </w:hyperlink>
      <w:r w:rsidR="002270A9">
        <w:t xml:space="preserve">), to account for zero-inflated data.  </w:t>
      </w:r>
    </w:p>
    <w:p w14:paraId="2AA3C2F1" w14:textId="71A43AB6" w:rsidR="003F1A7E" w:rsidRDefault="0012080C" w:rsidP="0012080C">
      <w:pPr>
        <w:pStyle w:val="Heading1"/>
      </w:pPr>
      <w:r>
        <w:t>Results</w:t>
      </w:r>
    </w:p>
    <w:p w14:paraId="1455BBFD" w14:textId="0539DA96" w:rsidR="00C93DEB" w:rsidRDefault="005D71CF" w:rsidP="001F5010">
      <w:r>
        <w:rPr>
          <w:rStyle w:val="Emphasis"/>
          <w:i w:val="0"/>
          <w:iCs w:val="0"/>
        </w:rPr>
        <w:t xml:space="preserve">Northern gannets from Bass Rock and </w:t>
      </w:r>
      <w:proofErr w:type="spellStart"/>
      <w:r>
        <w:rPr>
          <w:rStyle w:val="Emphasis"/>
          <w:i w:val="0"/>
          <w:iCs w:val="0"/>
        </w:rPr>
        <w:t>Rouzic</w:t>
      </w:r>
      <w:proofErr w:type="spellEnd"/>
      <w:r>
        <w:rPr>
          <w:rStyle w:val="Emphasis"/>
          <w:i w:val="0"/>
          <w:iCs w:val="0"/>
        </w:rPr>
        <w:t xml:space="preserve"> did not change their spatial use over time </w:t>
      </w:r>
      <w:r w:rsidR="001F5010">
        <w:rPr>
          <w:rStyle w:val="Emphasis"/>
          <w:i w:val="0"/>
          <w:iCs w:val="0"/>
        </w:rPr>
        <w:t xml:space="preserve">and kept foraging in the same areas </w:t>
      </w:r>
      <w:r>
        <w:rPr>
          <w:rStyle w:val="Emphasis"/>
          <w:i w:val="0"/>
          <w:iCs w:val="0"/>
        </w:rPr>
        <w:t xml:space="preserve">(Fig. 1). Birds from </w:t>
      </w:r>
      <w:proofErr w:type="spellStart"/>
      <w:r>
        <w:rPr>
          <w:rStyle w:val="Emphasis"/>
          <w:i w:val="0"/>
          <w:iCs w:val="0"/>
        </w:rPr>
        <w:t>Rouzic</w:t>
      </w:r>
      <w:proofErr w:type="spellEnd"/>
      <w:r>
        <w:rPr>
          <w:rStyle w:val="Emphasis"/>
          <w:i w:val="0"/>
          <w:iCs w:val="0"/>
        </w:rPr>
        <w:t xml:space="preserve"> did not change their at-sea trip characteristics </w:t>
      </w:r>
      <w:r w:rsidR="001F5010">
        <w:rPr>
          <w:rStyle w:val="Emphasis"/>
          <w:i w:val="0"/>
          <w:iCs w:val="0"/>
        </w:rPr>
        <w:t xml:space="preserve">over time </w:t>
      </w:r>
      <w:r>
        <w:rPr>
          <w:rStyle w:val="Emphasis"/>
          <w:i w:val="0"/>
          <w:iCs w:val="0"/>
        </w:rPr>
        <w:t>(similar duration, maximal distance to the colony and total distance travelled; Table 2; Fig. 2), but they slightly decreased their time spent at the colony between at-sea trips (</w:t>
      </w:r>
      <w:r w:rsidR="001F5010">
        <w:rPr>
          <w:rStyle w:val="Emphasis"/>
          <w:i w:val="0"/>
          <w:iCs w:val="0"/>
        </w:rPr>
        <w:t>Table 2; Fig. 2</w:t>
      </w:r>
      <w:r>
        <w:rPr>
          <w:rStyle w:val="Emphasis"/>
          <w:i w:val="0"/>
          <w:iCs w:val="0"/>
        </w:rPr>
        <w:t xml:space="preserve">). On the contrary, birds nesting in </w:t>
      </w:r>
      <w:proofErr w:type="spellStart"/>
      <w:r>
        <w:rPr>
          <w:rStyle w:val="Emphasis"/>
          <w:i w:val="0"/>
          <w:iCs w:val="0"/>
        </w:rPr>
        <w:t>Rouzic</w:t>
      </w:r>
      <w:proofErr w:type="spellEnd"/>
      <w:r>
        <w:rPr>
          <w:rStyle w:val="Emphasis"/>
          <w:i w:val="0"/>
          <w:iCs w:val="0"/>
        </w:rPr>
        <w:t xml:space="preserve"> spent the same amount of time attending their colony but increased the duration of their at-sea trips, travelling a bit further and longer in distance (Table 2; Fig. 2).</w:t>
      </w:r>
      <w:r w:rsidR="001F5010">
        <w:rPr>
          <w:rStyle w:val="Emphasis"/>
          <w:i w:val="0"/>
          <w:iCs w:val="0"/>
        </w:rPr>
        <w:t xml:space="preserve"> </w:t>
      </w:r>
      <w:r>
        <w:rPr>
          <w:rStyle w:val="Emphasis"/>
          <w:i w:val="0"/>
          <w:iCs w:val="0"/>
        </w:rPr>
        <w:t xml:space="preserve">Within at-sea trips, the birds maintained relatively the same proportion of time spent foraging, </w:t>
      </w:r>
      <w:proofErr w:type="gramStart"/>
      <w:r>
        <w:rPr>
          <w:rStyle w:val="Emphasis"/>
          <w:i w:val="0"/>
          <w:iCs w:val="0"/>
        </w:rPr>
        <w:t>flying</w:t>
      </w:r>
      <w:proofErr w:type="gramEnd"/>
      <w:r>
        <w:rPr>
          <w:rStyle w:val="Emphasis"/>
          <w:i w:val="0"/>
          <w:iCs w:val="0"/>
        </w:rPr>
        <w:t xml:space="preserve"> and resting on the water (Fig. 3; Table 2)</w:t>
      </w:r>
      <w:r w:rsidR="001F5010">
        <w:rPr>
          <w:rStyle w:val="Emphasis"/>
          <w:i w:val="0"/>
          <w:iCs w:val="0"/>
        </w:rPr>
        <w:t>.</w:t>
      </w:r>
      <w:r w:rsidRPr="00420C2E">
        <w:rPr>
          <w:rStyle w:val="Emphasis"/>
        </w:rPr>
        <w:br w:type="page"/>
      </w:r>
    </w:p>
    <w:p w14:paraId="4656CD35" w14:textId="77777777" w:rsidR="00C93DEB" w:rsidRPr="00C93DEB" w:rsidRDefault="00C93DEB" w:rsidP="00C93DEB"/>
    <w:tbl>
      <w:tblPr>
        <w:tblStyle w:val="GridTable4"/>
        <w:tblW w:w="9035" w:type="dxa"/>
        <w:tblLook w:val="04A0" w:firstRow="1" w:lastRow="0" w:firstColumn="1" w:lastColumn="0" w:noHBand="0" w:noVBand="1"/>
      </w:tblPr>
      <w:tblGrid>
        <w:gridCol w:w="4390"/>
        <w:gridCol w:w="2377"/>
        <w:gridCol w:w="2268"/>
      </w:tblGrid>
      <w:tr w:rsidR="00504558" w14:paraId="0D8BE1A5" w14:textId="77777777" w:rsidTr="0054292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90" w:type="dxa"/>
          </w:tcPr>
          <w:p w14:paraId="507620A4" w14:textId="77777777" w:rsidR="00504558" w:rsidRDefault="00504558" w:rsidP="00542926">
            <w:pPr>
              <w:spacing w:line="276" w:lineRule="auto"/>
            </w:pPr>
          </w:p>
        </w:tc>
        <w:tc>
          <w:tcPr>
            <w:tcW w:w="2377" w:type="dxa"/>
          </w:tcPr>
          <w:p w14:paraId="5ECF1A9A" w14:textId="7E738D1E" w:rsidR="00504558" w:rsidRDefault="00504558" w:rsidP="00542926">
            <w:pPr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Bass Rock</w:t>
            </w:r>
          </w:p>
        </w:tc>
        <w:tc>
          <w:tcPr>
            <w:tcW w:w="2268" w:type="dxa"/>
          </w:tcPr>
          <w:p w14:paraId="4A3C7CC8" w14:textId="4858EC54" w:rsidR="00504558" w:rsidRDefault="00504558" w:rsidP="00542926">
            <w:pPr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proofErr w:type="spellStart"/>
            <w:r>
              <w:t>Rouzic</w:t>
            </w:r>
            <w:proofErr w:type="spellEnd"/>
          </w:p>
        </w:tc>
      </w:tr>
      <w:tr w:rsidR="00504558" w14:paraId="03CD62E2" w14:textId="77777777" w:rsidTr="0054292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90" w:type="dxa"/>
          </w:tcPr>
          <w:p w14:paraId="4A5C3A60" w14:textId="5734915F" w:rsidR="00504558" w:rsidRDefault="00504558" w:rsidP="00542926">
            <w:pPr>
              <w:spacing w:line="276" w:lineRule="auto"/>
            </w:pPr>
            <w:r>
              <w:t>Nb of individuals</w:t>
            </w:r>
          </w:p>
        </w:tc>
        <w:tc>
          <w:tcPr>
            <w:tcW w:w="2377" w:type="dxa"/>
          </w:tcPr>
          <w:p w14:paraId="4F3860FF" w14:textId="36CF175D" w:rsidR="00504558" w:rsidRDefault="00775F64" w:rsidP="00542926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0</w:t>
            </w:r>
          </w:p>
        </w:tc>
        <w:tc>
          <w:tcPr>
            <w:tcW w:w="2268" w:type="dxa"/>
          </w:tcPr>
          <w:p w14:paraId="40EDF499" w14:textId="01F0EF52" w:rsidR="00504558" w:rsidRDefault="00775F64" w:rsidP="00542926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3</w:t>
            </w:r>
          </w:p>
        </w:tc>
      </w:tr>
      <w:tr w:rsidR="00504558" w14:paraId="31246DAD" w14:textId="77777777" w:rsidTr="0054292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90" w:type="dxa"/>
          </w:tcPr>
          <w:p w14:paraId="79572EA5" w14:textId="22F48626" w:rsidR="00504558" w:rsidRDefault="00504558" w:rsidP="00542926">
            <w:pPr>
              <w:spacing w:line="276" w:lineRule="auto"/>
            </w:pPr>
            <w:r>
              <w:t>Total number of trips</w:t>
            </w:r>
          </w:p>
        </w:tc>
        <w:tc>
          <w:tcPr>
            <w:tcW w:w="2377" w:type="dxa"/>
          </w:tcPr>
          <w:p w14:paraId="20A57923" w14:textId="6589B80B" w:rsidR="00504558" w:rsidRDefault="00775F64" w:rsidP="00542926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310</w:t>
            </w:r>
          </w:p>
        </w:tc>
        <w:tc>
          <w:tcPr>
            <w:tcW w:w="2268" w:type="dxa"/>
          </w:tcPr>
          <w:p w14:paraId="0724FDAC" w14:textId="3F2BAE02" w:rsidR="00504558" w:rsidRDefault="00775F64" w:rsidP="00542926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257</w:t>
            </w:r>
          </w:p>
        </w:tc>
      </w:tr>
      <w:tr w:rsidR="00EC3C79" w14:paraId="5886FBD3" w14:textId="77777777" w:rsidTr="0054292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90" w:type="dxa"/>
          </w:tcPr>
          <w:p w14:paraId="717E0148" w14:textId="77777777" w:rsidR="00EC3C79" w:rsidRDefault="00EC3C79" w:rsidP="00542926">
            <w:pPr>
              <w:spacing w:line="276" w:lineRule="auto"/>
            </w:pPr>
            <w:r>
              <w:t>Tracking period</w:t>
            </w:r>
          </w:p>
        </w:tc>
        <w:tc>
          <w:tcPr>
            <w:tcW w:w="2377" w:type="dxa"/>
          </w:tcPr>
          <w:p w14:paraId="0A04184D" w14:textId="77777777" w:rsidR="00EC3C79" w:rsidRDefault="00EC3C79" w:rsidP="00542926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1/08/2022 - 12/10/2022</w:t>
            </w:r>
          </w:p>
        </w:tc>
        <w:tc>
          <w:tcPr>
            <w:tcW w:w="2268" w:type="dxa"/>
          </w:tcPr>
          <w:p w14:paraId="5A25003D" w14:textId="77777777" w:rsidR="00EC3C79" w:rsidRDefault="00EC3C79" w:rsidP="00542926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24/08/2022 – 28/09/2022</w:t>
            </w:r>
          </w:p>
        </w:tc>
      </w:tr>
      <w:tr w:rsidR="00504558" w14:paraId="0072614E" w14:textId="77777777" w:rsidTr="0054292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90" w:type="dxa"/>
          </w:tcPr>
          <w:p w14:paraId="5D90568B" w14:textId="353C9B5F" w:rsidR="00504558" w:rsidRDefault="00504558" w:rsidP="00542926">
            <w:pPr>
              <w:spacing w:line="276" w:lineRule="auto"/>
            </w:pPr>
            <w:r>
              <w:t>Maximal distance to the colony (km)</w:t>
            </w:r>
          </w:p>
        </w:tc>
        <w:tc>
          <w:tcPr>
            <w:tcW w:w="2377" w:type="dxa"/>
          </w:tcPr>
          <w:p w14:paraId="05550464" w14:textId="3C01CF94" w:rsidR="00504558" w:rsidRDefault="009B3682" w:rsidP="00542926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98 </w:t>
            </w:r>
            <w:r>
              <w:rPr>
                <w:rFonts w:cstheme="minorHAnsi"/>
              </w:rPr>
              <w:t>± 8</w:t>
            </w:r>
          </w:p>
        </w:tc>
        <w:tc>
          <w:tcPr>
            <w:tcW w:w="2268" w:type="dxa"/>
          </w:tcPr>
          <w:p w14:paraId="29962767" w14:textId="0A83A934" w:rsidR="00504558" w:rsidRDefault="009B3682" w:rsidP="00542926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62 </w:t>
            </w:r>
            <w:r>
              <w:rPr>
                <w:rFonts w:cstheme="minorHAnsi"/>
              </w:rPr>
              <w:t xml:space="preserve">± </w:t>
            </w:r>
            <w:r>
              <w:t>4</w:t>
            </w:r>
          </w:p>
        </w:tc>
      </w:tr>
      <w:tr w:rsidR="00504558" w14:paraId="588EBA70" w14:textId="77777777" w:rsidTr="0054292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90" w:type="dxa"/>
          </w:tcPr>
          <w:p w14:paraId="3F0B9A5E" w14:textId="20919CD5" w:rsidR="00504558" w:rsidRDefault="00504558" w:rsidP="00542926">
            <w:pPr>
              <w:spacing w:line="276" w:lineRule="auto"/>
            </w:pPr>
            <w:r>
              <w:t>Total distance travelled (km)</w:t>
            </w:r>
          </w:p>
        </w:tc>
        <w:tc>
          <w:tcPr>
            <w:tcW w:w="2377" w:type="dxa"/>
          </w:tcPr>
          <w:p w14:paraId="3B2DE85C" w14:textId="08D179BC" w:rsidR="00504558" w:rsidRDefault="009B3682" w:rsidP="00542926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 xml:space="preserve">254 </w:t>
            </w:r>
            <w:r>
              <w:rPr>
                <w:rFonts w:cstheme="minorHAnsi"/>
              </w:rPr>
              <w:t>± 21</w:t>
            </w:r>
          </w:p>
        </w:tc>
        <w:tc>
          <w:tcPr>
            <w:tcW w:w="2268" w:type="dxa"/>
          </w:tcPr>
          <w:p w14:paraId="6B37D90D" w14:textId="0AC52E8C" w:rsidR="00504558" w:rsidRDefault="008530F2" w:rsidP="00542926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 xml:space="preserve">171 </w:t>
            </w:r>
            <w:r>
              <w:rPr>
                <w:rFonts w:cstheme="minorHAnsi"/>
              </w:rPr>
              <w:t>± 11</w:t>
            </w:r>
          </w:p>
        </w:tc>
      </w:tr>
      <w:tr w:rsidR="00504558" w14:paraId="65B083B6" w14:textId="77777777" w:rsidTr="0054292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90" w:type="dxa"/>
          </w:tcPr>
          <w:p w14:paraId="7693381F" w14:textId="7CB478C8" w:rsidR="00504558" w:rsidRDefault="00504558" w:rsidP="00542926">
            <w:pPr>
              <w:spacing w:line="276" w:lineRule="auto"/>
            </w:pPr>
            <w:r>
              <w:t>Trip duration (h)</w:t>
            </w:r>
          </w:p>
        </w:tc>
        <w:tc>
          <w:tcPr>
            <w:tcW w:w="2377" w:type="dxa"/>
          </w:tcPr>
          <w:p w14:paraId="08DCEA83" w14:textId="150EA5E4" w:rsidR="00504558" w:rsidRDefault="009B3682" w:rsidP="00542926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19 </w:t>
            </w:r>
            <w:r>
              <w:rPr>
                <w:rFonts w:cstheme="minorHAnsi"/>
              </w:rPr>
              <w:t>±</w:t>
            </w:r>
            <w:r w:rsidR="00542926">
              <w:rPr>
                <w:rFonts w:cstheme="minorHAnsi"/>
              </w:rPr>
              <w:t xml:space="preserve"> </w:t>
            </w:r>
            <w:r>
              <w:rPr>
                <w:rFonts w:cstheme="minorHAnsi"/>
              </w:rPr>
              <w:t>2</w:t>
            </w:r>
          </w:p>
        </w:tc>
        <w:tc>
          <w:tcPr>
            <w:tcW w:w="2268" w:type="dxa"/>
          </w:tcPr>
          <w:p w14:paraId="1E1D50C6" w14:textId="113DCBEE" w:rsidR="00504558" w:rsidRDefault="008530F2" w:rsidP="00542926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18 </w:t>
            </w:r>
            <w:r>
              <w:rPr>
                <w:rFonts w:cstheme="minorHAnsi"/>
              </w:rPr>
              <w:t xml:space="preserve">± 1 </w:t>
            </w:r>
          </w:p>
        </w:tc>
      </w:tr>
      <w:tr w:rsidR="00504558" w14:paraId="5D7FD80B" w14:textId="77777777" w:rsidTr="0054292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90" w:type="dxa"/>
          </w:tcPr>
          <w:p w14:paraId="58744BEE" w14:textId="3A6E9FDA" w:rsidR="00504558" w:rsidRDefault="00504558" w:rsidP="00542926">
            <w:pPr>
              <w:spacing w:line="276" w:lineRule="auto"/>
            </w:pPr>
            <w:r>
              <w:t>Time spent resting during a trip (%)</w:t>
            </w:r>
          </w:p>
        </w:tc>
        <w:tc>
          <w:tcPr>
            <w:tcW w:w="2377" w:type="dxa"/>
          </w:tcPr>
          <w:p w14:paraId="0091D344" w14:textId="0A0E40EA" w:rsidR="00504558" w:rsidRDefault="00DA7D29" w:rsidP="00542926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 xml:space="preserve">20.9 </w:t>
            </w:r>
            <w:r>
              <w:rPr>
                <w:rFonts w:cstheme="minorHAnsi"/>
              </w:rPr>
              <w:t xml:space="preserve">± </w:t>
            </w:r>
            <w:r w:rsidR="00542926">
              <w:rPr>
                <w:rFonts w:cstheme="minorHAnsi"/>
              </w:rPr>
              <w:t>2.3</w:t>
            </w:r>
          </w:p>
        </w:tc>
        <w:tc>
          <w:tcPr>
            <w:tcW w:w="2268" w:type="dxa"/>
          </w:tcPr>
          <w:p w14:paraId="75627718" w14:textId="05FFDBD6" w:rsidR="00504558" w:rsidRDefault="00542926" w:rsidP="00542926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 xml:space="preserve">41.7 </w:t>
            </w:r>
            <w:r>
              <w:rPr>
                <w:rFonts w:cstheme="minorHAnsi"/>
              </w:rPr>
              <w:t>± 2.9</w:t>
            </w:r>
          </w:p>
        </w:tc>
      </w:tr>
      <w:tr w:rsidR="00504558" w14:paraId="2FB567F1" w14:textId="77777777" w:rsidTr="0054292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90" w:type="dxa"/>
          </w:tcPr>
          <w:p w14:paraId="6EB1BE8B" w14:textId="3B9B55EA" w:rsidR="00504558" w:rsidRDefault="00504558" w:rsidP="00542926">
            <w:pPr>
              <w:spacing w:line="276" w:lineRule="auto"/>
            </w:pPr>
            <w:r>
              <w:t>Time spent foraging during a trip (%)</w:t>
            </w:r>
          </w:p>
        </w:tc>
        <w:tc>
          <w:tcPr>
            <w:tcW w:w="2377" w:type="dxa"/>
          </w:tcPr>
          <w:p w14:paraId="33E7B9F5" w14:textId="5E4F6624" w:rsidR="00504558" w:rsidRDefault="00542926" w:rsidP="00542926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25.2 </w:t>
            </w:r>
            <w:r>
              <w:rPr>
                <w:rFonts w:cstheme="minorHAnsi"/>
              </w:rPr>
              <w:t>± 1.2</w:t>
            </w:r>
          </w:p>
        </w:tc>
        <w:tc>
          <w:tcPr>
            <w:tcW w:w="2268" w:type="dxa"/>
          </w:tcPr>
          <w:p w14:paraId="5BD5AF5D" w14:textId="6ECFEDC2" w:rsidR="00504558" w:rsidRDefault="00542926" w:rsidP="00542926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20.1 </w:t>
            </w:r>
            <w:r>
              <w:rPr>
                <w:rFonts w:cstheme="minorHAnsi"/>
              </w:rPr>
              <w:t>± 1.7</w:t>
            </w:r>
          </w:p>
        </w:tc>
      </w:tr>
      <w:tr w:rsidR="00504558" w14:paraId="74F1761F" w14:textId="77777777" w:rsidTr="0054292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90" w:type="dxa"/>
          </w:tcPr>
          <w:p w14:paraId="5888561D" w14:textId="529F6BD9" w:rsidR="00504558" w:rsidRDefault="00504558" w:rsidP="00542926">
            <w:pPr>
              <w:spacing w:line="276" w:lineRule="auto"/>
            </w:pPr>
            <w:r>
              <w:t>Time spent flying during a trip (%)</w:t>
            </w:r>
          </w:p>
        </w:tc>
        <w:tc>
          <w:tcPr>
            <w:tcW w:w="2377" w:type="dxa"/>
          </w:tcPr>
          <w:p w14:paraId="015C8BE1" w14:textId="6DFEC5DC" w:rsidR="00504558" w:rsidRDefault="00542926" w:rsidP="00542926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 xml:space="preserve">54.0 </w:t>
            </w:r>
            <w:r>
              <w:rPr>
                <w:rFonts w:cstheme="minorHAnsi"/>
              </w:rPr>
              <w:t>± 2.1</w:t>
            </w:r>
          </w:p>
        </w:tc>
        <w:tc>
          <w:tcPr>
            <w:tcW w:w="2268" w:type="dxa"/>
          </w:tcPr>
          <w:p w14:paraId="566ED515" w14:textId="35A1A39E" w:rsidR="00504558" w:rsidRDefault="00542926" w:rsidP="00542926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 xml:space="preserve">38.2 </w:t>
            </w:r>
            <w:r>
              <w:rPr>
                <w:rFonts w:cstheme="minorHAnsi"/>
              </w:rPr>
              <w:t>± 2.5</w:t>
            </w:r>
          </w:p>
        </w:tc>
      </w:tr>
      <w:tr w:rsidR="00542926" w14:paraId="5C392F6A" w14:textId="77777777" w:rsidTr="0054292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90" w:type="dxa"/>
          </w:tcPr>
          <w:p w14:paraId="360E0C41" w14:textId="77777777" w:rsidR="00542926" w:rsidRDefault="00542926" w:rsidP="00542926">
            <w:pPr>
              <w:spacing w:line="276" w:lineRule="auto"/>
            </w:pPr>
            <w:r>
              <w:t>Time at the colony between at-sea trips (h)</w:t>
            </w:r>
          </w:p>
        </w:tc>
        <w:tc>
          <w:tcPr>
            <w:tcW w:w="2377" w:type="dxa"/>
          </w:tcPr>
          <w:p w14:paraId="53F8EAE9" w14:textId="77777777" w:rsidR="00542926" w:rsidRDefault="00542926" w:rsidP="00542926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16 </w:t>
            </w:r>
            <w:r>
              <w:rPr>
                <w:rFonts w:cstheme="minorHAnsi"/>
              </w:rPr>
              <w:t>± 1</w:t>
            </w:r>
          </w:p>
        </w:tc>
        <w:tc>
          <w:tcPr>
            <w:tcW w:w="2268" w:type="dxa"/>
          </w:tcPr>
          <w:p w14:paraId="0F58C98F" w14:textId="77777777" w:rsidR="00542926" w:rsidRDefault="00542926" w:rsidP="00542926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11 </w:t>
            </w:r>
            <w:r>
              <w:rPr>
                <w:rFonts w:cstheme="minorHAnsi"/>
              </w:rPr>
              <w:t>± 1</w:t>
            </w:r>
          </w:p>
        </w:tc>
      </w:tr>
    </w:tbl>
    <w:p w14:paraId="74C9C205" w14:textId="42A1A205" w:rsidR="00542926" w:rsidRPr="001F5010" w:rsidRDefault="00542926" w:rsidP="001F5010">
      <w:pPr>
        <w:spacing w:line="240" w:lineRule="auto"/>
        <w:rPr>
          <w:rStyle w:val="SubtleEmphasis"/>
        </w:rPr>
      </w:pPr>
      <w:r w:rsidRPr="001F5010">
        <w:rPr>
          <w:rStyle w:val="SubtleEmphasis"/>
        </w:rPr>
        <w:t xml:space="preserve">Table 1: Sample size, at-sea trip characteristics, percentage of activities and colony attendance of Northern gannets nesting in </w:t>
      </w:r>
      <w:proofErr w:type="spellStart"/>
      <w:r w:rsidRPr="001F5010">
        <w:rPr>
          <w:rStyle w:val="SubtleEmphasis"/>
        </w:rPr>
        <w:t>Rouzic</w:t>
      </w:r>
      <w:proofErr w:type="spellEnd"/>
      <w:r w:rsidRPr="001F5010">
        <w:rPr>
          <w:rStyle w:val="SubtleEmphasis"/>
        </w:rPr>
        <w:t xml:space="preserve"> and Bass Rock. Re</w:t>
      </w:r>
      <w:r w:rsidR="002270A9" w:rsidRPr="001F5010">
        <w:rPr>
          <w:rStyle w:val="SubtleEmphasis"/>
        </w:rPr>
        <w:t>s</w:t>
      </w:r>
      <w:r w:rsidRPr="001F5010">
        <w:rPr>
          <w:rStyle w:val="SubtleEmphasis"/>
        </w:rPr>
        <w:t>ults are shown as mean ± SE.</w:t>
      </w:r>
    </w:p>
    <w:p w14:paraId="5F6FB7E6" w14:textId="0B0B41B3" w:rsidR="00C93DEB" w:rsidRDefault="00C93DEB">
      <w:r>
        <w:br w:type="page"/>
      </w:r>
    </w:p>
    <w:p w14:paraId="49E42287" w14:textId="77777777" w:rsidR="003F1A7E" w:rsidRDefault="003F1A7E" w:rsidP="00542926"/>
    <w:tbl>
      <w:tblPr>
        <w:tblStyle w:val="TableGrid"/>
        <w:tblW w:w="9105" w:type="dxa"/>
        <w:tblLook w:val="04A0" w:firstRow="1" w:lastRow="0" w:firstColumn="1" w:lastColumn="0" w:noHBand="0" w:noVBand="1"/>
      </w:tblPr>
      <w:tblGrid>
        <w:gridCol w:w="1261"/>
        <w:gridCol w:w="1462"/>
        <w:gridCol w:w="582"/>
        <w:gridCol w:w="955"/>
        <w:gridCol w:w="966"/>
        <w:gridCol w:w="1059"/>
        <w:gridCol w:w="916"/>
        <w:gridCol w:w="954"/>
        <w:gridCol w:w="950"/>
      </w:tblGrid>
      <w:tr w:rsidR="005106BB" w14:paraId="049A7319" w14:textId="77777777" w:rsidTr="00246150">
        <w:tc>
          <w:tcPr>
            <w:tcW w:w="1261" w:type="dxa"/>
          </w:tcPr>
          <w:p w14:paraId="439A1BB3" w14:textId="77777777" w:rsidR="005106BB" w:rsidRDefault="005106BB" w:rsidP="001F5010">
            <w:pPr>
              <w:spacing w:line="240" w:lineRule="auto"/>
            </w:pPr>
          </w:p>
        </w:tc>
        <w:tc>
          <w:tcPr>
            <w:tcW w:w="3965" w:type="dxa"/>
            <w:gridSpan w:val="4"/>
          </w:tcPr>
          <w:p w14:paraId="02F59151" w14:textId="2B66701C" w:rsidR="005106BB" w:rsidRDefault="005106BB" w:rsidP="001F5010">
            <w:pPr>
              <w:spacing w:line="240" w:lineRule="auto"/>
            </w:pPr>
            <w:r>
              <w:t>Bass Rock</w:t>
            </w:r>
          </w:p>
        </w:tc>
        <w:tc>
          <w:tcPr>
            <w:tcW w:w="3879" w:type="dxa"/>
            <w:gridSpan w:val="4"/>
          </w:tcPr>
          <w:p w14:paraId="087B7DEC" w14:textId="7D7E8BE7" w:rsidR="005106BB" w:rsidRDefault="005106BB" w:rsidP="001F5010">
            <w:pPr>
              <w:spacing w:line="240" w:lineRule="auto"/>
            </w:pPr>
            <w:proofErr w:type="spellStart"/>
            <w:r>
              <w:t>Rouzic</w:t>
            </w:r>
            <w:proofErr w:type="spellEnd"/>
          </w:p>
        </w:tc>
      </w:tr>
      <w:tr w:rsidR="005106BB" w14:paraId="74E1AFB2" w14:textId="77777777" w:rsidTr="00246150">
        <w:tc>
          <w:tcPr>
            <w:tcW w:w="1261" w:type="dxa"/>
          </w:tcPr>
          <w:p w14:paraId="343E2793" w14:textId="77777777" w:rsidR="005106BB" w:rsidRDefault="005106BB" w:rsidP="001F5010">
            <w:pPr>
              <w:spacing w:line="240" w:lineRule="auto"/>
            </w:pPr>
          </w:p>
        </w:tc>
        <w:tc>
          <w:tcPr>
            <w:tcW w:w="1462" w:type="dxa"/>
          </w:tcPr>
          <w:p w14:paraId="4F8113A9" w14:textId="2707AEF4" w:rsidR="005106BB" w:rsidRDefault="005106BB" w:rsidP="001F5010">
            <w:pPr>
              <w:spacing w:line="240" w:lineRule="auto"/>
            </w:pPr>
            <w:r>
              <w:t xml:space="preserve">Estimate </w:t>
            </w:r>
            <w:r>
              <w:rPr>
                <w:rFonts w:cs="Calibri Light"/>
              </w:rPr>
              <w:t>±</w:t>
            </w:r>
            <w:r>
              <w:t xml:space="preserve"> SE</w:t>
            </w:r>
          </w:p>
        </w:tc>
        <w:tc>
          <w:tcPr>
            <w:tcW w:w="582" w:type="dxa"/>
          </w:tcPr>
          <w:p w14:paraId="25DC0B65" w14:textId="282CCA5A" w:rsidR="005106BB" w:rsidRDefault="005106BB" w:rsidP="001F5010">
            <w:pPr>
              <w:spacing w:line="240" w:lineRule="auto"/>
            </w:pPr>
            <w:proofErr w:type="spellStart"/>
            <w:r>
              <w:t>df</w:t>
            </w:r>
            <w:proofErr w:type="spellEnd"/>
          </w:p>
        </w:tc>
        <w:tc>
          <w:tcPr>
            <w:tcW w:w="955" w:type="dxa"/>
          </w:tcPr>
          <w:p w14:paraId="05ADE2BC" w14:textId="2D968643" w:rsidR="005106BB" w:rsidRDefault="005106BB" w:rsidP="001F5010">
            <w:pPr>
              <w:spacing w:line="240" w:lineRule="auto"/>
            </w:pPr>
            <w:r>
              <w:t>t</w:t>
            </w:r>
            <w:r w:rsidR="00246150">
              <w:t xml:space="preserve"> or z</w:t>
            </w:r>
            <w:r>
              <w:t>-value</w:t>
            </w:r>
          </w:p>
        </w:tc>
        <w:tc>
          <w:tcPr>
            <w:tcW w:w="966" w:type="dxa"/>
          </w:tcPr>
          <w:p w14:paraId="7ADFECE2" w14:textId="57B2F291" w:rsidR="005106BB" w:rsidRDefault="005106BB" w:rsidP="001F5010">
            <w:pPr>
              <w:spacing w:line="240" w:lineRule="auto"/>
            </w:pPr>
            <w:r>
              <w:t>p-value</w:t>
            </w:r>
          </w:p>
        </w:tc>
        <w:tc>
          <w:tcPr>
            <w:tcW w:w="1059" w:type="dxa"/>
          </w:tcPr>
          <w:p w14:paraId="7B8F88D8" w14:textId="4FC686C0" w:rsidR="005106BB" w:rsidRDefault="005106BB" w:rsidP="001F5010">
            <w:pPr>
              <w:spacing w:line="240" w:lineRule="auto"/>
            </w:pPr>
            <w:r>
              <w:t xml:space="preserve">Estimate </w:t>
            </w:r>
            <w:r>
              <w:rPr>
                <w:rFonts w:cs="Calibri Light"/>
              </w:rPr>
              <w:t>±</w:t>
            </w:r>
            <w:r>
              <w:t xml:space="preserve"> SE</w:t>
            </w:r>
          </w:p>
        </w:tc>
        <w:tc>
          <w:tcPr>
            <w:tcW w:w="916" w:type="dxa"/>
          </w:tcPr>
          <w:p w14:paraId="4C81B24A" w14:textId="0E2C5130" w:rsidR="005106BB" w:rsidRDefault="005106BB" w:rsidP="001F5010">
            <w:pPr>
              <w:spacing w:line="240" w:lineRule="auto"/>
            </w:pPr>
            <w:proofErr w:type="spellStart"/>
            <w:r>
              <w:t>df</w:t>
            </w:r>
            <w:proofErr w:type="spellEnd"/>
          </w:p>
        </w:tc>
        <w:tc>
          <w:tcPr>
            <w:tcW w:w="954" w:type="dxa"/>
          </w:tcPr>
          <w:p w14:paraId="26A1A969" w14:textId="4F95922D" w:rsidR="005106BB" w:rsidRDefault="005106BB" w:rsidP="001F5010">
            <w:pPr>
              <w:spacing w:line="240" w:lineRule="auto"/>
            </w:pPr>
            <w:r>
              <w:t>t</w:t>
            </w:r>
            <w:r w:rsidR="00246150">
              <w:t xml:space="preserve"> or z</w:t>
            </w:r>
            <w:r>
              <w:t>-value</w:t>
            </w:r>
          </w:p>
        </w:tc>
        <w:tc>
          <w:tcPr>
            <w:tcW w:w="950" w:type="dxa"/>
          </w:tcPr>
          <w:p w14:paraId="22ECE388" w14:textId="2FC2CE30" w:rsidR="005106BB" w:rsidRDefault="005106BB" w:rsidP="001F5010">
            <w:pPr>
              <w:spacing w:line="240" w:lineRule="auto"/>
            </w:pPr>
            <w:r>
              <w:t>p-value</w:t>
            </w:r>
          </w:p>
        </w:tc>
      </w:tr>
      <w:tr w:rsidR="005106BB" w14:paraId="0F8A3541" w14:textId="77777777" w:rsidTr="00246150">
        <w:tc>
          <w:tcPr>
            <w:tcW w:w="1261" w:type="dxa"/>
          </w:tcPr>
          <w:p w14:paraId="111E30F5" w14:textId="1CD73DD4" w:rsidR="005106BB" w:rsidRDefault="005106BB" w:rsidP="001F5010">
            <w:pPr>
              <w:spacing w:line="240" w:lineRule="auto"/>
            </w:pPr>
            <w:r>
              <w:t>Maximal distance</w:t>
            </w:r>
          </w:p>
        </w:tc>
        <w:tc>
          <w:tcPr>
            <w:tcW w:w="1462" w:type="dxa"/>
          </w:tcPr>
          <w:p w14:paraId="4E48F30E" w14:textId="30BA93AE" w:rsidR="005106BB" w:rsidRPr="006440F3" w:rsidRDefault="005106BB" w:rsidP="001F5010">
            <w:pPr>
              <w:spacing w:line="240" w:lineRule="auto"/>
              <w:rPr>
                <w:b/>
                <w:bCs/>
              </w:rPr>
            </w:pPr>
            <w:r w:rsidRPr="006440F3">
              <w:rPr>
                <w:b/>
                <w:bCs/>
              </w:rPr>
              <w:t xml:space="preserve">0.009 </w:t>
            </w:r>
            <w:r w:rsidRPr="006440F3">
              <w:rPr>
                <w:rFonts w:cs="Calibri Light"/>
                <w:b/>
                <w:bCs/>
              </w:rPr>
              <w:t>± 0.00</w:t>
            </w:r>
            <w:r w:rsidR="006440F3" w:rsidRPr="006440F3">
              <w:rPr>
                <w:rFonts w:cs="Calibri Light"/>
                <w:b/>
                <w:bCs/>
              </w:rPr>
              <w:t>5</w:t>
            </w:r>
          </w:p>
        </w:tc>
        <w:tc>
          <w:tcPr>
            <w:tcW w:w="582" w:type="dxa"/>
          </w:tcPr>
          <w:p w14:paraId="5FA147EF" w14:textId="2693423F" w:rsidR="005106BB" w:rsidRPr="006440F3" w:rsidRDefault="005106BB" w:rsidP="001F5010">
            <w:pPr>
              <w:spacing w:line="240" w:lineRule="auto"/>
              <w:rPr>
                <w:b/>
                <w:bCs/>
              </w:rPr>
            </w:pPr>
            <w:r w:rsidRPr="006440F3">
              <w:rPr>
                <w:b/>
                <w:bCs/>
              </w:rPr>
              <w:t>307</w:t>
            </w:r>
          </w:p>
        </w:tc>
        <w:tc>
          <w:tcPr>
            <w:tcW w:w="955" w:type="dxa"/>
          </w:tcPr>
          <w:p w14:paraId="49519296" w14:textId="076F8320" w:rsidR="005106BB" w:rsidRPr="006440F3" w:rsidRDefault="005106BB" w:rsidP="001F5010">
            <w:pPr>
              <w:spacing w:line="240" w:lineRule="auto"/>
              <w:rPr>
                <w:b/>
                <w:bCs/>
              </w:rPr>
            </w:pPr>
            <w:r w:rsidRPr="006440F3">
              <w:rPr>
                <w:b/>
                <w:bCs/>
              </w:rPr>
              <w:t>2.03</w:t>
            </w:r>
          </w:p>
        </w:tc>
        <w:tc>
          <w:tcPr>
            <w:tcW w:w="966" w:type="dxa"/>
          </w:tcPr>
          <w:p w14:paraId="59715A82" w14:textId="175DF21F" w:rsidR="005106BB" w:rsidRPr="006440F3" w:rsidRDefault="005106BB" w:rsidP="001F5010">
            <w:pPr>
              <w:spacing w:line="240" w:lineRule="auto"/>
              <w:rPr>
                <w:b/>
                <w:bCs/>
              </w:rPr>
            </w:pPr>
            <w:r w:rsidRPr="006440F3">
              <w:rPr>
                <w:b/>
                <w:bCs/>
              </w:rPr>
              <w:t>0.043</w:t>
            </w:r>
          </w:p>
        </w:tc>
        <w:tc>
          <w:tcPr>
            <w:tcW w:w="1059" w:type="dxa"/>
          </w:tcPr>
          <w:p w14:paraId="6CAA1B25" w14:textId="6E8A4D48" w:rsidR="005106BB" w:rsidRDefault="006440F3" w:rsidP="001F5010">
            <w:pPr>
              <w:spacing w:line="240" w:lineRule="auto"/>
            </w:pPr>
            <w:r>
              <w:t>-0.003</w:t>
            </w:r>
            <w:r w:rsidR="005106BB">
              <w:t xml:space="preserve"> </w:t>
            </w:r>
            <w:r w:rsidR="005106BB">
              <w:rPr>
                <w:rFonts w:cs="Calibri Light"/>
              </w:rPr>
              <w:t>± 0.00</w:t>
            </w:r>
            <w:r>
              <w:rPr>
                <w:rFonts w:cs="Calibri Light"/>
              </w:rPr>
              <w:t>6</w:t>
            </w:r>
          </w:p>
        </w:tc>
        <w:tc>
          <w:tcPr>
            <w:tcW w:w="916" w:type="dxa"/>
          </w:tcPr>
          <w:p w14:paraId="54E04630" w14:textId="18D00D86" w:rsidR="005106BB" w:rsidRDefault="005106BB" w:rsidP="001F5010">
            <w:pPr>
              <w:spacing w:line="240" w:lineRule="auto"/>
            </w:pPr>
            <w:r>
              <w:t>238</w:t>
            </w:r>
          </w:p>
        </w:tc>
        <w:tc>
          <w:tcPr>
            <w:tcW w:w="954" w:type="dxa"/>
          </w:tcPr>
          <w:p w14:paraId="3AF18112" w14:textId="00A386A1" w:rsidR="005106BB" w:rsidRDefault="005106BB" w:rsidP="001F5010">
            <w:pPr>
              <w:spacing w:line="240" w:lineRule="auto"/>
            </w:pPr>
            <w:r>
              <w:t>1.73</w:t>
            </w:r>
          </w:p>
        </w:tc>
        <w:tc>
          <w:tcPr>
            <w:tcW w:w="950" w:type="dxa"/>
          </w:tcPr>
          <w:p w14:paraId="5DF15D03" w14:textId="0ED92405" w:rsidR="005106BB" w:rsidRDefault="005106BB" w:rsidP="001F5010">
            <w:pPr>
              <w:spacing w:line="240" w:lineRule="auto"/>
            </w:pPr>
            <w:r>
              <w:t>0.</w:t>
            </w:r>
            <w:r w:rsidR="006440F3">
              <w:t>60</w:t>
            </w:r>
          </w:p>
        </w:tc>
      </w:tr>
      <w:tr w:rsidR="006440F3" w14:paraId="783E8805" w14:textId="77777777" w:rsidTr="00246150">
        <w:tc>
          <w:tcPr>
            <w:tcW w:w="1261" w:type="dxa"/>
          </w:tcPr>
          <w:p w14:paraId="4429A713" w14:textId="4EDA2BAF" w:rsidR="006440F3" w:rsidRDefault="006440F3" w:rsidP="001F5010">
            <w:pPr>
              <w:spacing w:line="240" w:lineRule="auto"/>
            </w:pPr>
            <w:r>
              <w:t>Total distance travelled (km)</w:t>
            </w:r>
          </w:p>
        </w:tc>
        <w:tc>
          <w:tcPr>
            <w:tcW w:w="1462" w:type="dxa"/>
          </w:tcPr>
          <w:p w14:paraId="0CFB610B" w14:textId="4011819B" w:rsidR="006440F3" w:rsidRPr="006440F3" w:rsidRDefault="006440F3" w:rsidP="001F5010">
            <w:pPr>
              <w:spacing w:line="240" w:lineRule="auto"/>
              <w:rPr>
                <w:b/>
                <w:bCs/>
              </w:rPr>
            </w:pPr>
            <w:r w:rsidRPr="006440F3">
              <w:rPr>
                <w:b/>
                <w:bCs/>
              </w:rPr>
              <w:t xml:space="preserve">0.011 </w:t>
            </w:r>
            <w:r w:rsidRPr="006440F3">
              <w:rPr>
                <w:rFonts w:cs="Calibri Light"/>
                <w:b/>
                <w:bCs/>
              </w:rPr>
              <w:t>± 0.0048</w:t>
            </w:r>
          </w:p>
        </w:tc>
        <w:tc>
          <w:tcPr>
            <w:tcW w:w="582" w:type="dxa"/>
          </w:tcPr>
          <w:p w14:paraId="22C68E02" w14:textId="03CDD14C" w:rsidR="006440F3" w:rsidRPr="006440F3" w:rsidRDefault="006440F3" w:rsidP="001F5010">
            <w:pPr>
              <w:spacing w:line="240" w:lineRule="auto"/>
              <w:rPr>
                <w:b/>
                <w:bCs/>
              </w:rPr>
            </w:pPr>
            <w:r w:rsidRPr="006440F3">
              <w:rPr>
                <w:b/>
                <w:bCs/>
              </w:rPr>
              <w:t>307</w:t>
            </w:r>
          </w:p>
        </w:tc>
        <w:tc>
          <w:tcPr>
            <w:tcW w:w="955" w:type="dxa"/>
          </w:tcPr>
          <w:p w14:paraId="3642A03E" w14:textId="66731930" w:rsidR="006440F3" w:rsidRPr="006440F3" w:rsidRDefault="006440F3" w:rsidP="001F5010">
            <w:pPr>
              <w:spacing w:line="240" w:lineRule="auto"/>
              <w:rPr>
                <w:b/>
                <w:bCs/>
              </w:rPr>
            </w:pPr>
            <w:r w:rsidRPr="006440F3">
              <w:rPr>
                <w:b/>
                <w:bCs/>
              </w:rPr>
              <w:t>2.34</w:t>
            </w:r>
          </w:p>
        </w:tc>
        <w:tc>
          <w:tcPr>
            <w:tcW w:w="966" w:type="dxa"/>
          </w:tcPr>
          <w:p w14:paraId="350A493C" w14:textId="4E406C9A" w:rsidR="006440F3" w:rsidRPr="006440F3" w:rsidRDefault="006440F3" w:rsidP="001F5010">
            <w:pPr>
              <w:spacing w:line="240" w:lineRule="auto"/>
              <w:rPr>
                <w:b/>
                <w:bCs/>
              </w:rPr>
            </w:pPr>
            <w:r w:rsidRPr="006440F3">
              <w:rPr>
                <w:b/>
                <w:bCs/>
              </w:rPr>
              <w:t>0.02</w:t>
            </w:r>
          </w:p>
        </w:tc>
        <w:tc>
          <w:tcPr>
            <w:tcW w:w="1059" w:type="dxa"/>
          </w:tcPr>
          <w:p w14:paraId="66A84D0C" w14:textId="667E86C4" w:rsidR="006440F3" w:rsidRDefault="006440F3" w:rsidP="001F5010">
            <w:pPr>
              <w:spacing w:line="240" w:lineRule="auto"/>
            </w:pPr>
            <w:r>
              <w:t>1.81e10</w:t>
            </w:r>
            <w:r w:rsidRPr="005106BB">
              <w:rPr>
                <w:vertAlign w:val="superscript"/>
              </w:rPr>
              <w:t>-</w:t>
            </w:r>
            <w:proofErr w:type="gramStart"/>
            <w:r w:rsidRPr="005106BB">
              <w:rPr>
                <w:vertAlign w:val="superscript"/>
              </w:rPr>
              <w:t>5</w:t>
            </w:r>
            <w:r>
              <w:rPr>
                <w:vertAlign w:val="superscript"/>
              </w:rPr>
              <w:t xml:space="preserve">  </w:t>
            </w:r>
            <w:r>
              <w:rPr>
                <w:rFonts w:cs="Calibri Light"/>
              </w:rPr>
              <w:t>±</w:t>
            </w:r>
            <w:proofErr w:type="gramEnd"/>
            <w:r>
              <w:rPr>
                <w:rFonts w:cs="Calibri Light"/>
              </w:rPr>
              <w:t xml:space="preserve"> 6.0e10</w:t>
            </w:r>
            <w:r w:rsidRPr="005106BB">
              <w:rPr>
                <w:rFonts w:cs="Calibri Light"/>
                <w:vertAlign w:val="superscript"/>
              </w:rPr>
              <w:t>-3</w:t>
            </w:r>
          </w:p>
        </w:tc>
        <w:tc>
          <w:tcPr>
            <w:tcW w:w="916" w:type="dxa"/>
          </w:tcPr>
          <w:p w14:paraId="61A0C5C9" w14:textId="1F04EA91" w:rsidR="006440F3" w:rsidRDefault="006440F3" w:rsidP="001F5010">
            <w:pPr>
              <w:spacing w:line="240" w:lineRule="auto"/>
            </w:pPr>
            <w:r>
              <w:t>201</w:t>
            </w:r>
          </w:p>
        </w:tc>
        <w:tc>
          <w:tcPr>
            <w:tcW w:w="954" w:type="dxa"/>
          </w:tcPr>
          <w:p w14:paraId="6FD09698" w14:textId="4DD236CA" w:rsidR="006440F3" w:rsidRDefault="006440F3" w:rsidP="001F5010">
            <w:pPr>
              <w:spacing w:line="240" w:lineRule="auto"/>
            </w:pPr>
            <w:r>
              <w:t>0.003</w:t>
            </w:r>
          </w:p>
        </w:tc>
        <w:tc>
          <w:tcPr>
            <w:tcW w:w="950" w:type="dxa"/>
          </w:tcPr>
          <w:p w14:paraId="302E389C" w14:textId="7AC5378A" w:rsidR="006440F3" w:rsidRDefault="006440F3" w:rsidP="001F5010">
            <w:pPr>
              <w:spacing w:line="240" w:lineRule="auto"/>
            </w:pPr>
            <w:r>
              <w:t>0.99</w:t>
            </w:r>
          </w:p>
        </w:tc>
      </w:tr>
      <w:tr w:rsidR="006440F3" w14:paraId="253698D8" w14:textId="77777777" w:rsidTr="00246150">
        <w:tc>
          <w:tcPr>
            <w:tcW w:w="1261" w:type="dxa"/>
          </w:tcPr>
          <w:p w14:paraId="11F50F5F" w14:textId="22CAC991" w:rsidR="006440F3" w:rsidRDefault="006440F3" w:rsidP="001F5010">
            <w:pPr>
              <w:spacing w:line="240" w:lineRule="auto"/>
            </w:pPr>
            <w:r>
              <w:t>Trip duration (h)</w:t>
            </w:r>
          </w:p>
        </w:tc>
        <w:tc>
          <w:tcPr>
            <w:tcW w:w="1462" w:type="dxa"/>
          </w:tcPr>
          <w:p w14:paraId="015B6431" w14:textId="429A6A49" w:rsidR="006440F3" w:rsidRPr="006440F3" w:rsidRDefault="006440F3" w:rsidP="001F5010">
            <w:pPr>
              <w:spacing w:line="240" w:lineRule="auto"/>
              <w:rPr>
                <w:b/>
                <w:bCs/>
              </w:rPr>
            </w:pPr>
            <w:r w:rsidRPr="006440F3">
              <w:rPr>
                <w:b/>
                <w:bCs/>
              </w:rPr>
              <w:t xml:space="preserve">0.013 </w:t>
            </w:r>
            <w:r w:rsidRPr="006440F3">
              <w:rPr>
                <w:rFonts w:cs="Calibri Light"/>
                <w:b/>
                <w:bCs/>
              </w:rPr>
              <w:t>± 0.004</w:t>
            </w:r>
          </w:p>
        </w:tc>
        <w:tc>
          <w:tcPr>
            <w:tcW w:w="582" w:type="dxa"/>
          </w:tcPr>
          <w:p w14:paraId="2A1F5384" w14:textId="0F0A1C1F" w:rsidR="006440F3" w:rsidRPr="006440F3" w:rsidRDefault="006440F3" w:rsidP="001F5010">
            <w:pPr>
              <w:spacing w:line="240" w:lineRule="auto"/>
              <w:rPr>
                <w:b/>
                <w:bCs/>
              </w:rPr>
            </w:pPr>
            <w:r w:rsidRPr="006440F3">
              <w:rPr>
                <w:b/>
                <w:bCs/>
              </w:rPr>
              <w:t>307</w:t>
            </w:r>
          </w:p>
        </w:tc>
        <w:tc>
          <w:tcPr>
            <w:tcW w:w="955" w:type="dxa"/>
          </w:tcPr>
          <w:p w14:paraId="0ED3ACC6" w14:textId="2BE21136" w:rsidR="006440F3" w:rsidRPr="006440F3" w:rsidRDefault="006440F3" w:rsidP="001F5010">
            <w:pPr>
              <w:spacing w:line="240" w:lineRule="auto"/>
              <w:rPr>
                <w:b/>
                <w:bCs/>
              </w:rPr>
            </w:pPr>
            <w:r w:rsidRPr="006440F3">
              <w:rPr>
                <w:b/>
                <w:bCs/>
              </w:rPr>
              <w:t>3.29</w:t>
            </w:r>
          </w:p>
        </w:tc>
        <w:tc>
          <w:tcPr>
            <w:tcW w:w="966" w:type="dxa"/>
          </w:tcPr>
          <w:p w14:paraId="6997E149" w14:textId="2BF3937C" w:rsidR="006440F3" w:rsidRPr="006440F3" w:rsidRDefault="006440F3" w:rsidP="001F5010">
            <w:pPr>
              <w:spacing w:line="240" w:lineRule="auto"/>
              <w:rPr>
                <w:b/>
                <w:bCs/>
              </w:rPr>
            </w:pPr>
            <w:r w:rsidRPr="006440F3">
              <w:rPr>
                <w:b/>
                <w:bCs/>
              </w:rPr>
              <w:t>0.001</w:t>
            </w:r>
          </w:p>
        </w:tc>
        <w:tc>
          <w:tcPr>
            <w:tcW w:w="1059" w:type="dxa"/>
          </w:tcPr>
          <w:p w14:paraId="02AA9C4E" w14:textId="00C0466B" w:rsidR="006440F3" w:rsidRDefault="006440F3" w:rsidP="001F5010">
            <w:pPr>
              <w:spacing w:line="240" w:lineRule="auto"/>
            </w:pPr>
            <w:r>
              <w:t xml:space="preserve">0.011 </w:t>
            </w:r>
            <w:r>
              <w:rPr>
                <w:rFonts w:cs="Calibri Light"/>
              </w:rPr>
              <w:t>± 0.006</w:t>
            </w:r>
          </w:p>
        </w:tc>
        <w:tc>
          <w:tcPr>
            <w:tcW w:w="916" w:type="dxa"/>
          </w:tcPr>
          <w:p w14:paraId="663B11FC" w14:textId="102CFC08" w:rsidR="006440F3" w:rsidRDefault="006440F3" w:rsidP="001F5010">
            <w:pPr>
              <w:spacing w:line="240" w:lineRule="auto"/>
            </w:pPr>
            <w:r>
              <w:t>238</w:t>
            </w:r>
          </w:p>
        </w:tc>
        <w:tc>
          <w:tcPr>
            <w:tcW w:w="954" w:type="dxa"/>
          </w:tcPr>
          <w:p w14:paraId="032DCC7E" w14:textId="04087694" w:rsidR="006440F3" w:rsidRDefault="006440F3" w:rsidP="001F5010">
            <w:pPr>
              <w:spacing w:line="240" w:lineRule="auto"/>
            </w:pPr>
            <w:r>
              <w:t>1.73</w:t>
            </w:r>
          </w:p>
        </w:tc>
        <w:tc>
          <w:tcPr>
            <w:tcW w:w="950" w:type="dxa"/>
          </w:tcPr>
          <w:p w14:paraId="0F0A9D06" w14:textId="0212B3F5" w:rsidR="006440F3" w:rsidRDefault="006440F3" w:rsidP="001F5010">
            <w:pPr>
              <w:spacing w:line="240" w:lineRule="auto"/>
            </w:pPr>
            <w:r>
              <w:t>0.0</w:t>
            </w:r>
            <w:r w:rsidR="00770736">
              <w:t>9</w:t>
            </w:r>
          </w:p>
        </w:tc>
      </w:tr>
      <w:tr w:rsidR="00770736" w14:paraId="52224816" w14:textId="77777777" w:rsidTr="00246150">
        <w:tc>
          <w:tcPr>
            <w:tcW w:w="1261" w:type="dxa"/>
          </w:tcPr>
          <w:p w14:paraId="02C23ABD" w14:textId="5A4FCDE7" w:rsidR="00770736" w:rsidRDefault="00770736" w:rsidP="001F5010">
            <w:pPr>
              <w:spacing w:line="240" w:lineRule="auto"/>
            </w:pPr>
            <w:r>
              <w:t>Time at the colony between at-sea trips (h)</w:t>
            </w:r>
          </w:p>
        </w:tc>
        <w:tc>
          <w:tcPr>
            <w:tcW w:w="1462" w:type="dxa"/>
          </w:tcPr>
          <w:p w14:paraId="70540939" w14:textId="4CDFF5C2" w:rsidR="00770736" w:rsidRPr="00770736" w:rsidRDefault="00770736" w:rsidP="001F5010">
            <w:pPr>
              <w:spacing w:line="240" w:lineRule="auto"/>
            </w:pPr>
            <w:r w:rsidRPr="00770736">
              <w:t xml:space="preserve">-0.003 </w:t>
            </w:r>
            <w:r w:rsidRPr="00770736">
              <w:rPr>
                <w:rFonts w:cs="Calibri Light"/>
              </w:rPr>
              <w:t>± 0.003</w:t>
            </w:r>
          </w:p>
        </w:tc>
        <w:tc>
          <w:tcPr>
            <w:tcW w:w="582" w:type="dxa"/>
          </w:tcPr>
          <w:p w14:paraId="62F2C220" w14:textId="6B73AFA4" w:rsidR="00770736" w:rsidRPr="00770736" w:rsidRDefault="00770736" w:rsidP="001F5010">
            <w:pPr>
              <w:spacing w:line="240" w:lineRule="auto"/>
            </w:pPr>
            <w:r w:rsidRPr="00770736">
              <w:t>297</w:t>
            </w:r>
          </w:p>
        </w:tc>
        <w:tc>
          <w:tcPr>
            <w:tcW w:w="955" w:type="dxa"/>
          </w:tcPr>
          <w:p w14:paraId="160E1E1E" w14:textId="24E45D7C" w:rsidR="00770736" w:rsidRPr="00770736" w:rsidRDefault="00770736" w:rsidP="001F5010">
            <w:pPr>
              <w:spacing w:line="240" w:lineRule="auto"/>
            </w:pPr>
            <w:r w:rsidRPr="00770736">
              <w:t>-0.77</w:t>
            </w:r>
          </w:p>
        </w:tc>
        <w:tc>
          <w:tcPr>
            <w:tcW w:w="966" w:type="dxa"/>
          </w:tcPr>
          <w:p w14:paraId="36A62C3B" w14:textId="787C49C7" w:rsidR="00770736" w:rsidRPr="00770736" w:rsidRDefault="00770736" w:rsidP="001F5010">
            <w:pPr>
              <w:spacing w:line="240" w:lineRule="auto"/>
            </w:pPr>
            <w:r w:rsidRPr="00770736">
              <w:t>0.45</w:t>
            </w:r>
          </w:p>
        </w:tc>
        <w:tc>
          <w:tcPr>
            <w:tcW w:w="1059" w:type="dxa"/>
          </w:tcPr>
          <w:p w14:paraId="1FFBAA47" w14:textId="129DA9E7" w:rsidR="00770736" w:rsidRDefault="00770736" w:rsidP="001F5010">
            <w:pPr>
              <w:spacing w:line="240" w:lineRule="auto"/>
            </w:pPr>
            <w:r w:rsidRPr="006440F3">
              <w:rPr>
                <w:b/>
                <w:bCs/>
              </w:rPr>
              <w:t xml:space="preserve">-0.015 </w:t>
            </w:r>
            <w:r w:rsidRPr="006440F3">
              <w:rPr>
                <w:rFonts w:cs="Calibri Light"/>
                <w:b/>
                <w:bCs/>
              </w:rPr>
              <w:t>± 0.007</w:t>
            </w:r>
          </w:p>
        </w:tc>
        <w:tc>
          <w:tcPr>
            <w:tcW w:w="916" w:type="dxa"/>
          </w:tcPr>
          <w:p w14:paraId="14C02D47" w14:textId="1CC70805" w:rsidR="00770736" w:rsidRDefault="00770736" w:rsidP="001F5010">
            <w:pPr>
              <w:spacing w:line="240" w:lineRule="auto"/>
            </w:pPr>
            <w:r w:rsidRPr="006440F3">
              <w:rPr>
                <w:b/>
                <w:bCs/>
              </w:rPr>
              <w:t>233</w:t>
            </w:r>
          </w:p>
        </w:tc>
        <w:tc>
          <w:tcPr>
            <w:tcW w:w="954" w:type="dxa"/>
          </w:tcPr>
          <w:p w14:paraId="2B95BB36" w14:textId="717EC3CB" w:rsidR="00770736" w:rsidRDefault="00770736" w:rsidP="001F5010">
            <w:pPr>
              <w:spacing w:line="240" w:lineRule="auto"/>
            </w:pPr>
            <w:r w:rsidRPr="006440F3">
              <w:rPr>
                <w:b/>
                <w:bCs/>
              </w:rPr>
              <w:t>-2.14</w:t>
            </w:r>
          </w:p>
        </w:tc>
        <w:tc>
          <w:tcPr>
            <w:tcW w:w="950" w:type="dxa"/>
          </w:tcPr>
          <w:p w14:paraId="2A3BC5DC" w14:textId="1740E51A" w:rsidR="00770736" w:rsidRDefault="00770736" w:rsidP="001F5010">
            <w:pPr>
              <w:spacing w:line="240" w:lineRule="auto"/>
            </w:pPr>
            <w:r w:rsidRPr="006440F3">
              <w:rPr>
                <w:b/>
                <w:bCs/>
              </w:rPr>
              <w:t>0.03</w:t>
            </w:r>
          </w:p>
        </w:tc>
      </w:tr>
      <w:tr w:rsidR="00E23BA8" w14:paraId="3C3F3C57" w14:textId="77777777" w:rsidTr="00246150">
        <w:tc>
          <w:tcPr>
            <w:tcW w:w="1261" w:type="dxa"/>
          </w:tcPr>
          <w:p w14:paraId="6D17A2AF" w14:textId="2C5F8D47" w:rsidR="00E23BA8" w:rsidRDefault="00E23BA8" w:rsidP="001F5010">
            <w:pPr>
              <w:spacing w:line="240" w:lineRule="auto"/>
            </w:pPr>
            <w:r>
              <w:t>Proportion of a trip spent foraging</w:t>
            </w:r>
          </w:p>
        </w:tc>
        <w:tc>
          <w:tcPr>
            <w:tcW w:w="1462" w:type="dxa"/>
          </w:tcPr>
          <w:p w14:paraId="3EC8FE46" w14:textId="095927FA" w:rsidR="00E23BA8" w:rsidRPr="00770736" w:rsidRDefault="00246150" w:rsidP="001F5010">
            <w:pPr>
              <w:spacing w:line="240" w:lineRule="auto"/>
            </w:pPr>
            <w:r>
              <w:t xml:space="preserve">-0.0030 </w:t>
            </w:r>
            <w:r w:rsidRPr="00770736">
              <w:rPr>
                <w:rFonts w:cs="Calibri Light"/>
              </w:rPr>
              <w:t>±</w:t>
            </w:r>
            <w:r>
              <w:rPr>
                <w:rFonts w:cs="Calibri Light"/>
              </w:rPr>
              <w:t xml:space="preserve"> </w:t>
            </w:r>
            <w:r>
              <w:t>0.0083</w:t>
            </w:r>
          </w:p>
        </w:tc>
        <w:tc>
          <w:tcPr>
            <w:tcW w:w="582" w:type="dxa"/>
          </w:tcPr>
          <w:p w14:paraId="3FCF9015" w14:textId="2A5DD00E" w:rsidR="00E23BA8" w:rsidRPr="00770736" w:rsidRDefault="00246150" w:rsidP="001F5010">
            <w:pPr>
              <w:spacing w:line="240" w:lineRule="auto"/>
            </w:pPr>
            <w:r>
              <w:t>310</w:t>
            </w:r>
          </w:p>
        </w:tc>
        <w:tc>
          <w:tcPr>
            <w:tcW w:w="955" w:type="dxa"/>
          </w:tcPr>
          <w:p w14:paraId="18D74881" w14:textId="63271E3A" w:rsidR="00E23BA8" w:rsidRPr="00770736" w:rsidRDefault="00246150" w:rsidP="001F5010">
            <w:pPr>
              <w:spacing w:line="240" w:lineRule="auto"/>
            </w:pPr>
            <w:r>
              <w:t>-0.36</w:t>
            </w:r>
          </w:p>
        </w:tc>
        <w:tc>
          <w:tcPr>
            <w:tcW w:w="966" w:type="dxa"/>
          </w:tcPr>
          <w:p w14:paraId="16052C4C" w14:textId="73AC7E1F" w:rsidR="00E23BA8" w:rsidRPr="00770736" w:rsidRDefault="00246150" w:rsidP="001F5010">
            <w:pPr>
              <w:spacing w:line="240" w:lineRule="auto"/>
            </w:pPr>
            <w:r>
              <w:t>0.72</w:t>
            </w:r>
          </w:p>
        </w:tc>
        <w:tc>
          <w:tcPr>
            <w:tcW w:w="1059" w:type="dxa"/>
          </w:tcPr>
          <w:p w14:paraId="5F811242" w14:textId="13896171" w:rsidR="00E23BA8" w:rsidRPr="00246150" w:rsidRDefault="00246150" w:rsidP="001F5010">
            <w:pPr>
              <w:spacing w:line="240" w:lineRule="auto"/>
            </w:pPr>
            <w:r w:rsidRPr="00246150">
              <w:t xml:space="preserve">-0.0087 </w:t>
            </w:r>
            <w:r w:rsidRPr="00246150">
              <w:rPr>
                <w:rFonts w:cs="Calibri Light"/>
              </w:rPr>
              <w:t xml:space="preserve">± </w:t>
            </w:r>
            <w:r w:rsidRPr="00246150">
              <w:t>0.018</w:t>
            </w:r>
          </w:p>
        </w:tc>
        <w:tc>
          <w:tcPr>
            <w:tcW w:w="916" w:type="dxa"/>
          </w:tcPr>
          <w:p w14:paraId="75A66615" w14:textId="5CE82C84" w:rsidR="00E23BA8" w:rsidRPr="00246150" w:rsidRDefault="00246150" w:rsidP="001F5010">
            <w:pPr>
              <w:spacing w:line="240" w:lineRule="auto"/>
            </w:pPr>
            <w:r w:rsidRPr="00246150">
              <w:t>257</w:t>
            </w:r>
          </w:p>
        </w:tc>
        <w:tc>
          <w:tcPr>
            <w:tcW w:w="954" w:type="dxa"/>
          </w:tcPr>
          <w:p w14:paraId="0BA73A5A" w14:textId="34C145DC" w:rsidR="00E23BA8" w:rsidRPr="00246150" w:rsidRDefault="00246150" w:rsidP="001F5010">
            <w:pPr>
              <w:spacing w:line="240" w:lineRule="auto"/>
            </w:pPr>
            <w:r w:rsidRPr="00246150">
              <w:t>-0.49</w:t>
            </w:r>
          </w:p>
        </w:tc>
        <w:tc>
          <w:tcPr>
            <w:tcW w:w="950" w:type="dxa"/>
          </w:tcPr>
          <w:p w14:paraId="297658F3" w14:textId="056DD7CA" w:rsidR="00E23BA8" w:rsidRPr="00246150" w:rsidRDefault="00246150" w:rsidP="001F5010">
            <w:pPr>
              <w:spacing w:line="240" w:lineRule="auto"/>
            </w:pPr>
            <w:r w:rsidRPr="00246150">
              <w:t>0.63</w:t>
            </w:r>
          </w:p>
        </w:tc>
      </w:tr>
      <w:tr w:rsidR="00E23BA8" w14:paraId="7A99786B" w14:textId="77777777" w:rsidTr="00246150">
        <w:tc>
          <w:tcPr>
            <w:tcW w:w="1261" w:type="dxa"/>
          </w:tcPr>
          <w:p w14:paraId="05D40649" w14:textId="709BFEBE" w:rsidR="00E23BA8" w:rsidRDefault="00E23BA8" w:rsidP="001F5010">
            <w:pPr>
              <w:spacing w:line="240" w:lineRule="auto"/>
            </w:pPr>
            <w:r>
              <w:t>Proportion of a trip spent resting</w:t>
            </w:r>
          </w:p>
        </w:tc>
        <w:tc>
          <w:tcPr>
            <w:tcW w:w="1462" w:type="dxa"/>
          </w:tcPr>
          <w:p w14:paraId="3201C5EF" w14:textId="728B0C57" w:rsidR="00E23BA8" w:rsidRPr="00770736" w:rsidRDefault="00246150" w:rsidP="001F5010">
            <w:pPr>
              <w:spacing w:line="240" w:lineRule="auto"/>
            </w:pPr>
            <w:r>
              <w:t xml:space="preserve">0.0053 </w:t>
            </w:r>
            <w:r w:rsidRPr="00770736">
              <w:rPr>
                <w:rFonts w:cs="Calibri Light"/>
              </w:rPr>
              <w:t xml:space="preserve">± </w:t>
            </w:r>
            <w:r>
              <w:t>0.009</w:t>
            </w:r>
          </w:p>
        </w:tc>
        <w:tc>
          <w:tcPr>
            <w:tcW w:w="582" w:type="dxa"/>
          </w:tcPr>
          <w:p w14:paraId="09132A22" w14:textId="18C095B5" w:rsidR="00E23BA8" w:rsidRPr="00770736" w:rsidRDefault="00246150" w:rsidP="001F5010">
            <w:pPr>
              <w:spacing w:line="240" w:lineRule="auto"/>
            </w:pPr>
            <w:r>
              <w:t>310</w:t>
            </w:r>
          </w:p>
        </w:tc>
        <w:tc>
          <w:tcPr>
            <w:tcW w:w="955" w:type="dxa"/>
          </w:tcPr>
          <w:p w14:paraId="3F4418B1" w14:textId="25B057FB" w:rsidR="00E23BA8" w:rsidRPr="00770736" w:rsidRDefault="00246150" w:rsidP="001F5010">
            <w:pPr>
              <w:spacing w:line="240" w:lineRule="auto"/>
            </w:pPr>
            <w:r>
              <w:t>0.62</w:t>
            </w:r>
          </w:p>
        </w:tc>
        <w:tc>
          <w:tcPr>
            <w:tcW w:w="966" w:type="dxa"/>
          </w:tcPr>
          <w:p w14:paraId="32741CF0" w14:textId="72277167" w:rsidR="00E23BA8" w:rsidRPr="00770736" w:rsidRDefault="00246150" w:rsidP="001F5010">
            <w:pPr>
              <w:spacing w:line="240" w:lineRule="auto"/>
            </w:pPr>
            <w:r>
              <w:t>0.54</w:t>
            </w:r>
          </w:p>
        </w:tc>
        <w:tc>
          <w:tcPr>
            <w:tcW w:w="1059" w:type="dxa"/>
          </w:tcPr>
          <w:p w14:paraId="63176FCE" w14:textId="177409FA" w:rsidR="00E23BA8" w:rsidRPr="00E23BA8" w:rsidRDefault="00E23BA8" w:rsidP="001F5010">
            <w:pPr>
              <w:spacing w:line="240" w:lineRule="auto"/>
            </w:pPr>
            <w:r w:rsidRPr="00E23BA8">
              <w:t xml:space="preserve">0.010 </w:t>
            </w:r>
            <w:r>
              <w:rPr>
                <w:rFonts w:cs="Calibri Light"/>
              </w:rPr>
              <w:t>±</w:t>
            </w:r>
            <w:r w:rsidRPr="00E23BA8">
              <w:t xml:space="preserve">   0.01</w:t>
            </w:r>
            <w:r>
              <w:t>1</w:t>
            </w:r>
          </w:p>
          <w:p w14:paraId="2B86E67A" w14:textId="77777777" w:rsidR="00E23BA8" w:rsidRPr="006440F3" w:rsidRDefault="00E23BA8" w:rsidP="001F5010">
            <w:pPr>
              <w:spacing w:line="240" w:lineRule="auto"/>
              <w:rPr>
                <w:b/>
                <w:bCs/>
              </w:rPr>
            </w:pPr>
          </w:p>
        </w:tc>
        <w:tc>
          <w:tcPr>
            <w:tcW w:w="916" w:type="dxa"/>
          </w:tcPr>
          <w:p w14:paraId="71448E24" w14:textId="450A7802" w:rsidR="00E23BA8" w:rsidRPr="00246150" w:rsidRDefault="00E23BA8" w:rsidP="001F5010">
            <w:pPr>
              <w:spacing w:line="240" w:lineRule="auto"/>
            </w:pPr>
            <w:r w:rsidRPr="00246150">
              <w:t>257</w:t>
            </w:r>
          </w:p>
        </w:tc>
        <w:tc>
          <w:tcPr>
            <w:tcW w:w="954" w:type="dxa"/>
          </w:tcPr>
          <w:p w14:paraId="6E0DE147" w14:textId="4D01F3D7" w:rsidR="00E23BA8" w:rsidRPr="00246150" w:rsidRDefault="00246150" w:rsidP="001F5010">
            <w:pPr>
              <w:spacing w:line="240" w:lineRule="auto"/>
            </w:pPr>
            <w:r w:rsidRPr="00246150">
              <w:t>0.95</w:t>
            </w:r>
          </w:p>
        </w:tc>
        <w:tc>
          <w:tcPr>
            <w:tcW w:w="950" w:type="dxa"/>
          </w:tcPr>
          <w:p w14:paraId="258857B5" w14:textId="03289C97" w:rsidR="00E23BA8" w:rsidRPr="00246150" w:rsidRDefault="00246150" w:rsidP="001F5010">
            <w:pPr>
              <w:spacing w:line="240" w:lineRule="auto"/>
            </w:pPr>
            <w:r w:rsidRPr="00246150">
              <w:t>0.34</w:t>
            </w:r>
          </w:p>
        </w:tc>
      </w:tr>
      <w:tr w:rsidR="00246150" w14:paraId="29B75011" w14:textId="77777777" w:rsidTr="00246150">
        <w:tc>
          <w:tcPr>
            <w:tcW w:w="1261" w:type="dxa"/>
          </w:tcPr>
          <w:p w14:paraId="320D783C" w14:textId="09EED7C5" w:rsidR="00246150" w:rsidRDefault="00246150" w:rsidP="001F5010">
            <w:pPr>
              <w:spacing w:line="240" w:lineRule="auto"/>
            </w:pPr>
            <w:r>
              <w:t>Proportion of a trip spent flying</w:t>
            </w:r>
          </w:p>
        </w:tc>
        <w:tc>
          <w:tcPr>
            <w:tcW w:w="1462" w:type="dxa"/>
          </w:tcPr>
          <w:p w14:paraId="49CA7182" w14:textId="4F877C47" w:rsidR="00246150" w:rsidRPr="00770736" w:rsidRDefault="00246150" w:rsidP="001F5010">
            <w:pPr>
              <w:spacing w:line="240" w:lineRule="auto"/>
            </w:pPr>
            <w:r>
              <w:t xml:space="preserve">-0.0014 </w:t>
            </w:r>
            <w:r w:rsidRPr="00770736">
              <w:rPr>
                <w:rFonts w:cs="Calibri Light"/>
              </w:rPr>
              <w:t>±</w:t>
            </w:r>
            <w:r>
              <w:rPr>
                <w:rFonts w:cs="Calibri Light"/>
              </w:rPr>
              <w:t xml:space="preserve"> </w:t>
            </w:r>
            <w:r>
              <w:t>0.007</w:t>
            </w:r>
          </w:p>
        </w:tc>
        <w:tc>
          <w:tcPr>
            <w:tcW w:w="582" w:type="dxa"/>
          </w:tcPr>
          <w:p w14:paraId="76716EA7" w14:textId="246E8A71" w:rsidR="00246150" w:rsidRPr="00770736" w:rsidRDefault="00246150" w:rsidP="001F5010">
            <w:pPr>
              <w:spacing w:line="240" w:lineRule="auto"/>
            </w:pPr>
            <w:r>
              <w:t>310</w:t>
            </w:r>
          </w:p>
        </w:tc>
        <w:tc>
          <w:tcPr>
            <w:tcW w:w="955" w:type="dxa"/>
          </w:tcPr>
          <w:p w14:paraId="78AEE21E" w14:textId="2CECEA45" w:rsidR="00246150" w:rsidRPr="00770736" w:rsidRDefault="00246150" w:rsidP="001F5010">
            <w:pPr>
              <w:spacing w:line="240" w:lineRule="auto"/>
            </w:pPr>
            <w:r>
              <w:t>-0.20</w:t>
            </w:r>
          </w:p>
        </w:tc>
        <w:tc>
          <w:tcPr>
            <w:tcW w:w="966" w:type="dxa"/>
          </w:tcPr>
          <w:p w14:paraId="68259700" w14:textId="4477602D" w:rsidR="00246150" w:rsidRPr="00770736" w:rsidRDefault="00246150" w:rsidP="001F5010">
            <w:pPr>
              <w:spacing w:line="240" w:lineRule="auto"/>
            </w:pPr>
            <w:r>
              <w:t>0.84</w:t>
            </w:r>
          </w:p>
        </w:tc>
        <w:tc>
          <w:tcPr>
            <w:tcW w:w="1059" w:type="dxa"/>
          </w:tcPr>
          <w:p w14:paraId="051ECFD1" w14:textId="06963E5A" w:rsidR="00246150" w:rsidRPr="006440F3" w:rsidRDefault="00246150" w:rsidP="001F5010">
            <w:pPr>
              <w:spacing w:line="240" w:lineRule="auto"/>
              <w:rPr>
                <w:b/>
                <w:bCs/>
              </w:rPr>
            </w:pPr>
            <w:r>
              <w:t xml:space="preserve">-0.013 </w:t>
            </w:r>
            <w:r w:rsidRPr="00770736">
              <w:rPr>
                <w:rFonts w:cs="Calibri Light"/>
              </w:rPr>
              <w:t>±</w:t>
            </w:r>
            <w:r>
              <w:rPr>
                <w:rFonts w:cs="Calibri Light"/>
              </w:rPr>
              <w:t xml:space="preserve"> </w:t>
            </w:r>
            <w:r>
              <w:t>0.015</w:t>
            </w:r>
          </w:p>
        </w:tc>
        <w:tc>
          <w:tcPr>
            <w:tcW w:w="916" w:type="dxa"/>
          </w:tcPr>
          <w:p w14:paraId="0A173F39" w14:textId="4947E61D" w:rsidR="00246150" w:rsidRPr="00246150" w:rsidRDefault="00246150" w:rsidP="001F5010">
            <w:pPr>
              <w:spacing w:line="240" w:lineRule="auto"/>
            </w:pPr>
            <w:r w:rsidRPr="00246150">
              <w:t>257</w:t>
            </w:r>
          </w:p>
        </w:tc>
        <w:tc>
          <w:tcPr>
            <w:tcW w:w="954" w:type="dxa"/>
          </w:tcPr>
          <w:p w14:paraId="38E12D52" w14:textId="51602933" w:rsidR="00246150" w:rsidRPr="00246150" w:rsidRDefault="00246150" w:rsidP="001F5010">
            <w:pPr>
              <w:spacing w:line="240" w:lineRule="auto"/>
            </w:pPr>
            <w:r w:rsidRPr="00246150">
              <w:t>-0.86</w:t>
            </w:r>
          </w:p>
        </w:tc>
        <w:tc>
          <w:tcPr>
            <w:tcW w:w="950" w:type="dxa"/>
          </w:tcPr>
          <w:p w14:paraId="319484CC" w14:textId="12B90299" w:rsidR="00246150" w:rsidRPr="00246150" w:rsidRDefault="00246150" w:rsidP="001F5010">
            <w:pPr>
              <w:spacing w:line="240" w:lineRule="auto"/>
            </w:pPr>
            <w:r w:rsidRPr="00246150">
              <w:t>0.39</w:t>
            </w:r>
          </w:p>
        </w:tc>
      </w:tr>
    </w:tbl>
    <w:p w14:paraId="6DBEA5FD" w14:textId="77777777" w:rsidR="00246150" w:rsidRDefault="006440F3" w:rsidP="001F5010">
      <w:pPr>
        <w:spacing w:line="240" w:lineRule="auto"/>
        <w:rPr>
          <w:rStyle w:val="Emphasis"/>
        </w:rPr>
      </w:pPr>
      <w:r w:rsidRPr="00420C2E">
        <w:rPr>
          <w:rStyle w:val="Emphasis"/>
        </w:rPr>
        <w:t>Table 2: Results from the models testing the effects of time</w:t>
      </w:r>
      <w:r w:rsidRPr="006440F3">
        <w:rPr>
          <w:rStyle w:val="Emphasis"/>
        </w:rPr>
        <w:t xml:space="preserve"> on </w:t>
      </w:r>
      <w:r w:rsidRPr="00420C2E">
        <w:rPr>
          <w:rStyle w:val="Emphasis"/>
        </w:rPr>
        <w:t xml:space="preserve">Northern gannet </w:t>
      </w:r>
      <w:r w:rsidRPr="006440F3">
        <w:rPr>
          <w:rStyle w:val="Emphasis"/>
        </w:rPr>
        <w:t>trip characteristics</w:t>
      </w:r>
      <w:r w:rsidR="00EF4DBF">
        <w:rPr>
          <w:rStyle w:val="Emphasis"/>
        </w:rPr>
        <w:t xml:space="preserve"> </w:t>
      </w:r>
      <w:r w:rsidR="00EF4DBF" w:rsidRPr="00EF4DBF">
        <w:rPr>
          <w:rStyle w:val="Emphasis"/>
        </w:rPr>
        <w:t>an</w:t>
      </w:r>
      <w:r w:rsidR="00EF4DBF">
        <w:rPr>
          <w:rStyle w:val="Emphasis"/>
        </w:rPr>
        <w:t>d</w:t>
      </w:r>
      <w:r w:rsidRPr="006440F3">
        <w:rPr>
          <w:rStyle w:val="Emphasis"/>
        </w:rPr>
        <w:t xml:space="preserve"> nest attendance </w:t>
      </w:r>
      <w:r w:rsidR="00EF4DBF" w:rsidRPr="006440F3">
        <w:rPr>
          <w:rStyle w:val="Emphasis"/>
        </w:rPr>
        <w:t>(linear</w:t>
      </w:r>
      <w:r w:rsidR="00EF4DBF" w:rsidRPr="00420C2E">
        <w:rPr>
          <w:rStyle w:val="Emphasis"/>
        </w:rPr>
        <w:t xml:space="preserve"> </w:t>
      </w:r>
      <w:r w:rsidR="00EF4DBF" w:rsidRPr="006440F3">
        <w:rPr>
          <w:rStyle w:val="Emphasis"/>
        </w:rPr>
        <w:t>mixed models)</w:t>
      </w:r>
      <w:r w:rsidR="00EF4DBF">
        <w:rPr>
          <w:rStyle w:val="Emphasis"/>
        </w:rPr>
        <w:t xml:space="preserve"> </w:t>
      </w:r>
      <w:r w:rsidRPr="006440F3">
        <w:rPr>
          <w:rStyle w:val="Emphasis"/>
        </w:rPr>
        <w:t xml:space="preserve">and </w:t>
      </w:r>
      <w:r w:rsidR="00EF4DBF">
        <w:rPr>
          <w:rStyle w:val="Emphasis"/>
        </w:rPr>
        <w:t>proportion of time</w:t>
      </w:r>
      <w:r w:rsidRPr="006440F3">
        <w:rPr>
          <w:rStyle w:val="Emphasis"/>
        </w:rPr>
        <w:t xml:space="preserve"> spent in 3 states (logistic</w:t>
      </w:r>
      <w:r w:rsidR="00420C2E" w:rsidRPr="00420C2E">
        <w:rPr>
          <w:rStyle w:val="Emphasis"/>
        </w:rPr>
        <w:t xml:space="preserve"> </w:t>
      </w:r>
      <w:r w:rsidRPr="006440F3">
        <w:rPr>
          <w:rStyle w:val="Emphasis"/>
        </w:rPr>
        <w:t>regressions). Individual identity is included as a random effect. Significant</w:t>
      </w:r>
      <w:r w:rsidR="00420C2E" w:rsidRPr="00420C2E">
        <w:rPr>
          <w:rStyle w:val="Emphasis"/>
        </w:rPr>
        <w:t xml:space="preserve"> </w:t>
      </w:r>
      <w:r w:rsidRPr="00420C2E">
        <w:rPr>
          <w:rStyle w:val="Emphasis"/>
        </w:rPr>
        <w:t>results (p &lt; 0.05) are in bold</w:t>
      </w:r>
      <w:r w:rsidR="00420C2E" w:rsidRPr="00420C2E">
        <w:rPr>
          <w:rStyle w:val="Emphasis"/>
        </w:rPr>
        <w:t>.</w:t>
      </w:r>
    </w:p>
    <w:p w14:paraId="10AFFA94" w14:textId="77777777" w:rsidR="00246150" w:rsidRDefault="00246150" w:rsidP="006440F3">
      <w:pPr>
        <w:rPr>
          <w:rStyle w:val="Emphasis"/>
        </w:rPr>
      </w:pPr>
    </w:p>
    <w:p w14:paraId="4A2CBC9B" w14:textId="77777777" w:rsidR="00246150" w:rsidRDefault="00246150" w:rsidP="00246150"/>
    <w:p w14:paraId="4CF91A0B" w14:textId="77777777" w:rsidR="005D71CF" w:rsidRDefault="005D71CF">
      <w:pPr>
        <w:rPr>
          <w:rStyle w:val="Emphasis"/>
        </w:rPr>
      </w:pPr>
      <w:r>
        <w:rPr>
          <w:rStyle w:val="Emphasis"/>
        </w:rPr>
        <w:br w:type="page"/>
      </w:r>
    </w:p>
    <w:p w14:paraId="26928E1F" w14:textId="620DF83D" w:rsidR="005D71CF" w:rsidRPr="00246150" w:rsidRDefault="005D71CF" w:rsidP="005D71CF">
      <w:pPr>
        <w:autoSpaceDE w:val="0"/>
        <w:autoSpaceDN w:val="0"/>
        <w:adjustRightInd w:val="0"/>
        <w:spacing w:after="0" w:line="240" w:lineRule="auto"/>
        <w:rPr>
          <w:rStyle w:val="Emphasis"/>
        </w:rPr>
      </w:pPr>
      <w:r w:rsidRPr="00246150">
        <w:rPr>
          <w:rStyle w:val="Emphasis"/>
        </w:rPr>
        <w:lastRenderedPageBreak/>
        <w:t xml:space="preserve">Figure </w:t>
      </w:r>
      <w:r>
        <w:rPr>
          <w:rStyle w:val="Emphasis"/>
        </w:rPr>
        <w:t>1</w:t>
      </w:r>
      <w:r w:rsidRPr="00246150">
        <w:rPr>
          <w:rStyle w:val="Emphasis"/>
        </w:rPr>
        <w:t>: Tracks of Northern gannets nesting in (a) Bass Rock</w:t>
      </w:r>
      <w:r>
        <w:rPr>
          <w:rStyle w:val="Emphasis"/>
        </w:rPr>
        <w:t>, Scotland</w:t>
      </w:r>
      <w:r w:rsidRPr="00246150">
        <w:rPr>
          <w:rStyle w:val="Emphasis"/>
        </w:rPr>
        <w:t xml:space="preserve"> and (b) </w:t>
      </w:r>
      <w:proofErr w:type="spellStart"/>
      <w:r w:rsidRPr="00246150">
        <w:rPr>
          <w:rStyle w:val="Emphasis"/>
        </w:rPr>
        <w:t>Rouzic</w:t>
      </w:r>
      <w:proofErr w:type="spellEnd"/>
      <w:r>
        <w:rPr>
          <w:rStyle w:val="Emphasis"/>
        </w:rPr>
        <w:t>, Brittany,</w:t>
      </w:r>
      <w:r w:rsidRPr="00246150">
        <w:rPr>
          <w:rStyle w:val="Emphasis"/>
        </w:rPr>
        <w:t xml:space="preserve"> over time.</w:t>
      </w:r>
      <w:r>
        <w:rPr>
          <w:rStyle w:val="Emphasis"/>
        </w:rPr>
        <w:t xml:space="preserve"> (c-d) Rose diagrams showing the direction of at-sea locations. The centre of each rose diagram represents the colony </w:t>
      </w:r>
      <w:proofErr w:type="gramStart"/>
      <w:r>
        <w:rPr>
          <w:rStyle w:val="Emphasis"/>
        </w:rPr>
        <w:t>location</w:t>
      </w:r>
      <w:proofErr w:type="gramEnd"/>
      <w:r>
        <w:rPr>
          <w:rStyle w:val="Emphasis"/>
        </w:rPr>
        <w:t xml:space="preserve"> and each wedge represents the number of locations recorded in that direction over time.</w:t>
      </w:r>
    </w:p>
    <w:p w14:paraId="72818DEA" w14:textId="77777777" w:rsidR="005D71CF" w:rsidRDefault="005D71CF" w:rsidP="005D71CF">
      <w:pPr>
        <w:rPr>
          <w:rStyle w:val="Emphasis"/>
        </w:rPr>
      </w:pPr>
      <w:r>
        <w:rPr>
          <w:i/>
          <w:iCs/>
          <w:noProof/>
        </w:rPr>
        <w:drawing>
          <wp:inline distT="0" distB="0" distL="0" distR="0" wp14:anchorId="6F2E3DC5" wp14:editId="5C04A0D5">
            <wp:extent cx="5372100" cy="3820795"/>
            <wp:effectExtent l="0" t="0" r="0" b="8255"/>
            <wp:docPr id="4" name="Picture 4" descr="Chart, rada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 descr="Chart, radar chart&#10;&#10;Description automatically generated"/>
                    <pic:cNvPicPr/>
                  </pic:nvPicPr>
                  <pic:blipFill rotWithShape="1"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6271"/>
                    <a:stretch/>
                  </pic:blipFill>
                  <pic:spPr bwMode="auto">
                    <a:xfrm>
                      <a:off x="0" y="0"/>
                      <a:ext cx="5372100" cy="382079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77F28F8" w14:textId="77777777" w:rsidR="005D71CF" w:rsidRDefault="005D71CF">
      <w:pPr>
        <w:rPr>
          <w:rStyle w:val="Emphasis"/>
        </w:rPr>
      </w:pPr>
      <w:r>
        <w:rPr>
          <w:rStyle w:val="Emphasis"/>
        </w:rPr>
        <w:br w:type="page"/>
      </w:r>
    </w:p>
    <w:p w14:paraId="295E26C2" w14:textId="5576B29F" w:rsidR="005D71CF" w:rsidRDefault="00246150" w:rsidP="001F5010">
      <w:pPr>
        <w:spacing w:line="240" w:lineRule="auto"/>
        <w:rPr>
          <w:rFonts w:cs="Calibri Light"/>
        </w:rPr>
      </w:pPr>
      <w:r w:rsidRPr="00246150">
        <w:rPr>
          <w:rStyle w:val="Emphasis"/>
        </w:rPr>
        <w:lastRenderedPageBreak/>
        <w:t xml:space="preserve">Figure </w:t>
      </w:r>
      <w:r w:rsidR="005D71CF">
        <w:rPr>
          <w:rStyle w:val="Emphasis"/>
        </w:rPr>
        <w:t>2</w:t>
      </w:r>
      <w:r w:rsidRPr="00246150">
        <w:rPr>
          <w:rStyle w:val="Emphasis"/>
        </w:rPr>
        <w:t xml:space="preserve">: Trip characteristics and nest attendance of Northern gannets nesting in Bass Rock (dark blue) and </w:t>
      </w:r>
      <w:proofErr w:type="spellStart"/>
      <w:r w:rsidRPr="00246150">
        <w:rPr>
          <w:rStyle w:val="Emphasis"/>
        </w:rPr>
        <w:t>Rouzic</w:t>
      </w:r>
      <w:proofErr w:type="spellEnd"/>
      <w:r w:rsidRPr="00246150">
        <w:rPr>
          <w:rStyle w:val="Emphasis"/>
        </w:rPr>
        <w:t xml:space="preserve"> (cyan). The dots represent raw data and the line, predicted data ± SE.</w:t>
      </w:r>
      <w:r>
        <w:rPr>
          <w:rFonts w:cs="Calibri Light"/>
        </w:rPr>
        <w:t xml:space="preserve"> </w:t>
      </w:r>
    </w:p>
    <w:p w14:paraId="314C7308" w14:textId="1C01B1A0" w:rsidR="00246150" w:rsidRDefault="00246150" w:rsidP="00246150">
      <w:r>
        <w:rPr>
          <w:noProof/>
        </w:rPr>
        <w:drawing>
          <wp:inline distT="0" distB="0" distL="0" distR="0" wp14:anchorId="5CE5C2E3" wp14:editId="75725527">
            <wp:extent cx="5731510" cy="3275330"/>
            <wp:effectExtent l="0" t="0" r="2540" b="1270"/>
            <wp:docPr id="2" name="Picture 2" descr="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Chart&#10;&#10;Description automatically generated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2753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D777541" w14:textId="77777777" w:rsidR="005D71CF" w:rsidRDefault="005D71CF" w:rsidP="00246150">
      <w:pPr>
        <w:rPr>
          <w:rStyle w:val="Emphasis"/>
        </w:rPr>
      </w:pPr>
    </w:p>
    <w:p w14:paraId="2B30F417" w14:textId="77777777" w:rsidR="005D71CF" w:rsidRDefault="005D71CF" w:rsidP="00246150">
      <w:pPr>
        <w:rPr>
          <w:rStyle w:val="Emphasis"/>
        </w:rPr>
      </w:pPr>
    </w:p>
    <w:p w14:paraId="4D9B9640" w14:textId="4ADA13A8" w:rsidR="00D80A75" w:rsidRDefault="00246150" w:rsidP="001F5010">
      <w:pPr>
        <w:spacing w:line="240" w:lineRule="auto"/>
        <w:rPr>
          <w:noProof/>
        </w:rPr>
      </w:pPr>
      <w:r w:rsidRPr="00246150">
        <w:rPr>
          <w:rStyle w:val="Emphasis"/>
        </w:rPr>
        <w:t xml:space="preserve">Figure </w:t>
      </w:r>
      <w:r w:rsidR="005D71CF">
        <w:rPr>
          <w:rStyle w:val="Emphasis"/>
        </w:rPr>
        <w:t>3</w:t>
      </w:r>
      <w:r w:rsidRPr="00246150">
        <w:rPr>
          <w:rStyle w:val="Emphasis"/>
        </w:rPr>
        <w:t xml:space="preserve">: Proportion of activities during an at-sea trips of Northern gannets nesting in Bass Rock (dark blue) and </w:t>
      </w:r>
      <w:proofErr w:type="spellStart"/>
      <w:r w:rsidRPr="00246150">
        <w:rPr>
          <w:rStyle w:val="Emphasis"/>
        </w:rPr>
        <w:t>Rouzic</w:t>
      </w:r>
      <w:proofErr w:type="spellEnd"/>
      <w:r w:rsidRPr="00246150">
        <w:rPr>
          <w:rStyle w:val="Emphasis"/>
        </w:rPr>
        <w:t xml:space="preserve"> (cyan). The dots represent raw data and the line, predicted data ± SE.</w:t>
      </w:r>
      <w:r>
        <w:rPr>
          <w:rFonts w:cs="Calibri Light"/>
        </w:rPr>
        <w:t xml:space="preserve"> </w:t>
      </w:r>
    </w:p>
    <w:p w14:paraId="71C3BB4F" w14:textId="01005335" w:rsidR="00246150" w:rsidRDefault="00D80A75" w:rsidP="00246150">
      <w:pPr>
        <w:rPr>
          <w:rFonts w:cs="Calibri Light"/>
        </w:rPr>
      </w:pPr>
      <w:r>
        <w:rPr>
          <w:rFonts w:cs="Calibri Light"/>
          <w:noProof/>
        </w:rPr>
        <w:drawing>
          <wp:inline distT="0" distB="0" distL="0" distR="0" wp14:anchorId="0484D4A6" wp14:editId="672E1EA1">
            <wp:extent cx="5731510" cy="1637665"/>
            <wp:effectExtent l="0" t="0" r="2540" b="635"/>
            <wp:docPr id="6" name="Picture 6" descr="Chart, scatt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 descr="Chart, scatter chart&#10;&#10;Description automatically generated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6376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246150">
        <w:rPr>
          <w:rFonts w:cs="Calibri Light"/>
        </w:rPr>
        <w:t xml:space="preserve"> </w:t>
      </w:r>
    </w:p>
    <w:p w14:paraId="58886DFB" w14:textId="19F3CFAA" w:rsidR="00C93DEB" w:rsidRDefault="00C93DEB" w:rsidP="006440F3">
      <w:pPr>
        <w:rPr>
          <w:rStyle w:val="Emphasis"/>
          <w:i w:val="0"/>
          <w:iCs w:val="0"/>
        </w:rPr>
      </w:pPr>
    </w:p>
    <w:p w14:paraId="511961E7" w14:textId="1010EAF4" w:rsidR="008919A6" w:rsidRPr="001F5010" w:rsidRDefault="008919A6" w:rsidP="001F5010">
      <w:pPr>
        <w:pStyle w:val="Heading1"/>
        <w:rPr>
          <w:rStyle w:val="Emphasis"/>
          <w:i w:val="0"/>
          <w:iCs w:val="0"/>
        </w:rPr>
      </w:pPr>
      <w:r w:rsidRPr="001F5010">
        <w:rPr>
          <w:rStyle w:val="Emphasis"/>
          <w:i w:val="0"/>
          <w:iCs w:val="0"/>
        </w:rPr>
        <w:lastRenderedPageBreak/>
        <w:t>Data availability</w:t>
      </w:r>
    </w:p>
    <w:p w14:paraId="0EF25AF2" w14:textId="5DB0634B" w:rsidR="008919A6" w:rsidRPr="00420C2E" w:rsidRDefault="008919A6" w:rsidP="008919A6">
      <w:pPr>
        <w:rPr>
          <w:rStyle w:val="Emphasis"/>
        </w:rPr>
      </w:pPr>
      <w:r>
        <w:t xml:space="preserve">GPS data from Northern gannets tracked in </w:t>
      </w:r>
      <w:proofErr w:type="spellStart"/>
      <w:r>
        <w:t>Rouzic</w:t>
      </w:r>
      <w:proofErr w:type="spellEnd"/>
      <w:r>
        <w:t xml:space="preserve">, Brittany, are deposited on the </w:t>
      </w:r>
      <w:proofErr w:type="spellStart"/>
      <w:r>
        <w:t>Movebank</w:t>
      </w:r>
      <w:proofErr w:type="spellEnd"/>
      <w:r>
        <w:t xml:space="preserve"> website (</w:t>
      </w:r>
      <w:r w:rsidR="005D71CF">
        <w:t xml:space="preserve">Morus </w:t>
      </w:r>
      <w:proofErr w:type="spellStart"/>
      <w:r w:rsidR="005D71CF">
        <w:t>bassanus</w:t>
      </w:r>
      <w:proofErr w:type="spellEnd"/>
      <w:r w:rsidR="005D71CF">
        <w:t xml:space="preserve"> - Northern gannet - </w:t>
      </w:r>
      <w:proofErr w:type="spellStart"/>
      <w:r w:rsidR="005D71CF">
        <w:t>Rouzic</w:t>
      </w:r>
      <w:proofErr w:type="spellEnd"/>
      <w:r w:rsidR="005D71CF">
        <w:t xml:space="preserve"> France</w:t>
      </w:r>
      <w:r>
        <w:t xml:space="preserve">, managed by D. </w:t>
      </w:r>
      <w:proofErr w:type="spellStart"/>
      <w:r>
        <w:t>Grémillet</w:t>
      </w:r>
      <w:proofErr w:type="spellEnd"/>
      <w:r w:rsidR="005D71CF">
        <w:t xml:space="preserve"> &amp; N. Courbin</w:t>
      </w:r>
      <w:r>
        <w:t>), and all statistical analyses can be found on the GitHub repository (https://github. com/</w:t>
      </w:r>
      <w:proofErr w:type="spellStart"/>
      <w:r>
        <w:t>auponchon</w:t>
      </w:r>
      <w:proofErr w:type="spellEnd"/>
      <w:r>
        <w:t>/GannetsRouzic2022).</w:t>
      </w:r>
    </w:p>
    <w:p w14:paraId="2AD64C82" w14:textId="5BED24F4" w:rsidR="003F1A7E" w:rsidRDefault="003F1A7E" w:rsidP="00542926"/>
    <w:p w14:paraId="33AF8693" w14:textId="24641C7E" w:rsidR="001F5010" w:rsidRDefault="001F5010" w:rsidP="001F5010">
      <w:pPr>
        <w:pStyle w:val="Heading1"/>
      </w:pPr>
      <w:r>
        <w:t>References</w:t>
      </w:r>
    </w:p>
    <w:p w14:paraId="134BC6F8" w14:textId="77777777" w:rsidR="00420C2E" w:rsidRPr="00420C2E" w:rsidRDefault="003F1A7E" w:rsidP="00420C2E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="00420C2E" w:rsidRPr="00420C2E">
        <w:t xml:space="preserve">Brooks, M., Kristensen, K., van Benthem, K.J., Magnusson, A., Berg, C.W., Nielsen, A., Skaug, h.J., Maechler, M. &amp; Bolker, B.M. (2017) glmmTMB balances speed and flexibility among packages for zero-inflated Generalized Linear Mixed Modelling. </w:t>
      </w:r>
      <w:r w:rsidR="00420C2E" w:rsidRPr="00420C2E">
        <w:rPr>
          <w:i/>
        </w:rPr>
        <w:t>The R Journal,</w:t>
      </w:r>
      <w:r w:rsidR="00420C2E" w:rsidRPr="00420C2E">
        <w:t xml:space="preserve"> </w:t>
      </w:r>
      <w:r w:rsidR="00420C2E" w:rsidRPr="00420C2E">
        <w:rPr>
          <w:b/>
        </w:rPr>
        <w:t>9,</w:t>
      </w:r>
      <w:r w:rsidR="00420C2E" w:rsidRPr="00420C2E">
        <w:t xml:space="preserve"> 378-400.</w:t>
      </w:r>
      <w:bookmarkEnd w:id="1"/>
    </w:p>
    <w:p w14:paraId="35ABE6D9" w14:textId="77777777" w:rsidR="00420C2E" w:rsidRPr="00420C2E" w:rsidRDefault="00420C2E" w:rsidP="00420C2E">
      <w:pPr>
        <w:pStyle w:val="EndNoteBibliography"/>
        <w:spacing w:after="0"/>
        <w:ind w:left="720" w:hanging="720"/>
      </w:pPr>
      <w:bookmarkStart w:id="2" w:name="_ENREF_2"/>
      <w:r w:rsidRPr="00420C2E">
        <w:t xml:space="preserve">Ibanez, F. &amp; Grosjean, P. (2018) pastecs: Package for Analysis of Space-Time Ecological Series. </w:t>
      </w:r>
      <w:r w:rsidRPr="00420C2E">
        <w:rPr>
          <w:i/>
        </w:rPr>
        <w:t>R package version 1.3.21</w:t>
      </w:r>
      <w:r w:rsidRPr="00420C2E">
        <w:t>.</w:t>
      </w:r>
      <w:bookmarkEnd w:id="2"/>
    </w:p>
    <w:p w14:paraId="5D27967C" w14:textId="77777777" w:rsidR="00420C2E" w:rsidRPr="00420C2E" w:rsidRDefault="00420C2E" w:rsidP="00420C2E">
      <w:pPr>
        <w:pStyle w:val="EndNoteBibliography"/>
        <w:spacing w:after="0"/>
        <w:ind w:left="720" w:hanging="720"/>
      </w:pPr>
      <w:bookmarkStart w:id="3" w:name="_ENREF_3"/>
      <w:r w:rsidRPr="00420C2E">
        <w:t>Kranstauber, B., Smolla, M. &amp; Scharf, A.K. (2022) move: Visualizing and Analyzing Animal Track Data.</w:t>
      </w:r>
      <w:bookmarkEnd w:id="3"/>
    </w:p>
    <w:p w14:paraId="26B2967B" w14:textId="77777777" w:rsidR="00420C2E" w:rsidRPr="00420C2E" w:rsidRDefault="00420C2E" w:rsidP="00420C2E">
      <w:pPr>
        <w:pStyle w:val="EndNoteBibliography"/>
        <w:spacing w:after="0"/>
        <w:ind w:left="720" w:hanging="720"/>
      </w:pPr>
      <w:bookmarkStart w:id="4" w:name="_ENREF_4"/>
      <w:r w:rsidRPr="00420C2E">
        <w:t xml:space="preserve">Michelot, T., Langrock, R. &amp; Patterson, T.A. (2016) moveHMM: an R package for the statistical modelling of animal movement data using hidden Markov models. </w:t>
      </w:r>
      <w:r w:rsidRPr="00420C2E">
        <w:rPr>
          <w:i/>
        </w:rPr>
        <w:t>Methods in Ecology and Evolution,</w:t>
      </w:r>
      <w:r w:rsidRPr="00420C2E">
        <w:t xml:space="preserve"> </w:t>
      </w:r>
      <w:r w:rsidRPr="00420C2E">
        <w:rPr>
          <w:b/>
        </w:rPr>
        <w:t>7,</w:t>
      </w:r>
      <w:r w:rsidRPr="00420C2E">
        <w:t xml:space="preserve"> 1308-1315.</w:t>
      </w:r>
      <w:bookmarkEnd w:id="4"/>
    </w:p>
    <w:p w14:paraId="70F182E6" w14:textId="77777777" w:rsidR="00420C2E" w:rsidRPr="00420C2E" w:rsidRDefault="00420C2E" w:rsidP="00420C2E">
      <w:pPr>
        <w:pStyle w:val="EndNoteBibliography"/>
        <w:ind w:left="720" w:hanging="720"/>
      </w:pPr>
      <w:bookmarkStart w:id="5" w:name="_ENREF_5"/>
      <w:r w:rsidRPr="00420C2E">
        <w:t xml:space="preserve">R Core Team (2021) R: A language and environment for statistical computing. </w:t>
      </w:r>
      <w:r w:rsidRPr="00420C2E">
        <w:rPr>
          <w:i/>
        </w:rPr>
        <w:t>R Foundation for Statistical Computing</w:t>
      </w:r>
      <w:r w:rsidRPr="00420C2E">
        <w:t>. Vienna, Austria.</w:t>
      </w:r>
      <w:bookmarkEnd w:id="5"/>
    </w:p>
    <w:p w14:paraId="67C6BB6B" w14:textId="718A2653" w:rsidR="00E23BA8" w:rsidRDefault="003F1A7E">
      <w:r>
        <w:fldChar w:fldCharType="end"/>
      </w:r>
    </w:p>
    <w:p w14:paraId="34AC4DFD" w14:textId="46EF95D4" w:rsidR="00E23BA8" w:rsidRDefault="00E23BA8"/>
    <w:sectPr w:rsidR="00E23BA8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7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cography Copy&lt;/Style&gt;&lt;LeftDelim&gt;{&lt;/LeftDelim&gt;&lt;RightDelim&gt;}&lt;/RightDelim&gt;&lt;FontName&gt;Calibri Light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v9v9vxszzppsp5exaf6vsts329rrsztdtdpv&quot;&gt;Mouettes tridactyles-2018-04-01&lt;record-ids&gt;&lt;item&gt;757&lt;/item&gt;&lt;item&gt;801&lt;/item&gt;&lt;item&gt;1384&lt;/item&gt;&lt;item&gt;1663&lt;/item&gt;&lt;item&gt;1664&lt;/item&gt;&lt;/record-ids&gt;&lt;/item&gt;&lt;/Libraries&gt;"/>
  </w:docVars>
  <w:rsids>
    <w:rsidRoot w:val="00504558"/>
    <w:rsid w:val="00003979"/>
    <w:rsid w:val="000063F3"/>
    <w:rsid w:val="00020159"/>
    <w:rsid w:val="0002023A"/>
    <w:rsid w:val="000233FE"/>
    <w:rsid w:val="00024C00"/>
    <w:rsid w:val="00031E5F"/>
    <w:rsid w:val="00033047"/>
    <w:rsid w:val="00045B88"/>
    <w:rsid w:val="00060D96"/>
    <w:rsid w:val="0006279E"/>
    <w:rsid w:val="000663F1"/>
    <w:rsid w:val="00091DE5"/>
    <w:rsid w:val="000935CD"/>
    <w:rsid w:val="000B3480"/>
    <w:rsid w:val="000C06B4"/>
    <w:rsid w:val="000C1B06"/>
    <w:rsid w:val="000E407A"/>
    <w:rsid w:val="000F1616"/>
    <w:rsid w:val="000F307A"/>
    <w:rsid w:val="00111219"/>
    <w:rsid w:val="00116231"/>
    <w:rsid w:val="001178FB"/>
    <w:rsid w:val="0012080C"/>
    <w:rsid w:val="00121040"/>
    <w:rsid w:val="001270F7"/>
    <w:rsid w:val="00132A54"/>
    <w:rsid w:val="001356E7"/>
    <w:rsid w:val="0014095A"/>
    <w:rsid w:val="001409D3"/>
    <w:rsid w:val="001442DF"/>
    <w:rsid w:val="00156F8C"/>
    <w:rsid w:val="00191279"/>
    <w:rsid w:val="001A7B97"/>
    <w:rsid w:val="001B74D6"/>
    <w:rsid w:val="001C27BA"/>
    <w:rsid w:val="001D28E6"/>
    <w:rsid w:val="001E1DE3"/>
    <w:rsid w:val="001E4CBE"/>
    <w:rsid w:val="001E6D81"/>
    <w:rsid w:val="001F4639"/>
    <w:rsid w:val="001F5010"/>
    <w:rsid w:val="002270A9"/>
    <w:rsid w:val="00231D36"/>
    <w:rsid w:val="00246150"/>
    <w:rsid w:val="002525F3"/>
    <w:rsid w:val="00252CEC"/>
    <w:rsid w:val="00266F66"/>
    <w:rsid w:val="002815A7"/>
    <w:rsid w:val="002A42F3"/>
    <w:rsid w:val="002A6652"/>
    <w:rsid w:val="002A66AA"/>
    <w:rsid w:val="002B0744"/>
    <w:rsid w:val="002C46FE"/>
    <w:rsid w:val="002C5956"/>
    <w:rsid w:val="002D0E58"/>
    <w:rsid w:val="002D6F61"/>
    <w:rsid w:val="002E425A"/>
    <w:rsid w:val="003035E0"/>
    <w:rsid w:val="00303649"/>
    <w:rsid w:val="00314EE0"/>
    <w:rsid w:val="003203DB"/>
    <w:rsid w:val="00336215"/>
    <w:rsid w:val="003514D5"/>
    <w:rsid w:val="00367632"/>
    <w:rsid w:val="00383A5E"/>
    <w:rsid w:val="0039475E"/>
    <w:rsid w:val="003973CE"/>
    <w:rsid w:val="003A54CE"/>
    <w:rsid w:val="003E0981"/>
    <w:rsid w:val="003E1093"/>
    <w:rsid w:val="003E2E0F"/>
    <w:rsid w:val="003E71A0"/>
    <w:rsid w:val="003F0DB6"/>
    <w:rsid w:val="003F1A7E"/>
    <w:rsid w:val="003F24E6"/>
    <w:rsid w:val="0040237E"/>
    <w:rsid w:val="00403135"/>
    <w:rsid w:val="00420C2E"/>
    <w:rsid w:val="00424458"/>
    <w:rsid w:val="004247BD"/>
    <w:rsid w:val="00426A42"/>
    <w:rsid w:val="004456A8"/>
    <w:rsid w:val="00445704"/>
    <w:rsid w:val="004501C1"/>
    <w:rsid w:val="00471A6E"/>
    <w:rsid w:val="00472890"/>
    <w:rsid w:val="00475DA0"/>
    <w:rsid w:val="00477490"/>
    <w:rsid w:val="00481DAE"/>
    <w:rsid w:val="004907B4"/>
    <w:rsid w:val="004A2EC8"/>
    <w:rsid w:val="004B3DDC"/>
    <w:rsid w:val="004C05BB"/>
    <w:rsid w:val="004C59A3"/>
    <w:rsid w:val="004E0EA0"/>
    <w:rsid w:val="004F0B7A"/>
    <w:rsid w:val="004F15EE"/>
    <w:rsid w:val="004F604A"/>
    <w:rsid w:val="004F7F5B"/>
    <w:rsid w:val="00504558"/>
    <w:rsid w:val="005106BB"/>
    <w:rsid w:val="00515BFF"/>
    <w:rsid w:val="00516AC9"/>
    <w:rsid w:val="00542926"/>
    <w:rsid w:val="00544151"/>
    <w:rsid w:val="005448E8"/>
    <w:rsid w:val="00546977"/>
    <w:rsid w:val="00547C62"/>
    <w:rsid w:val="00555A55"/>
    <w:rsid w:val="005562E9"/>
    <w:rsid w:val="00557D29"/>
    <w:rsid w:val="00563A75"/>
    <w:rsid w:val="005657BF"/>
    <w:rsid w:val="0056777D"/>
    <w:rsid w:val="00571990"/>
    <w:rsid w:val="00573323"/>
    <w:rsid w:val="005761DD"/>
    <w:rsid w:val="00595A75"/>
    <w:rsid w:val="005A2658"/>
    <w:rsid w:val="005A6586"/>
    <w:rsid w:val="005B210F"/>
    <w:rsid w:val="005D71CF"/>
    <w:rsid w:val="005D7C24"/>
    <w:rsid w:val="005E3556"/>
    <w:rsid w:val="005F4B93"/>
    <w:rsid w:val="005F55B1"/>
    <w:rsid w:val="005F6071"/>
    <w:rsid w:val="00600DB4"/>
    <w:rsid w:val="006054CC"/>
    <w:rsid w:val="00606A75"/>
    <w:rsid w:val="00615A3F"/>
    <w:rsid w:val="00621D19"/>
    <w:rsid w:val="0062582D"/>
    <w:rsid w:val="0064099C"/>
    <w:rsid w:val="006440F3"/>
    <w:rsid w:val="006447A6"/>
    <w:rsid w:val="00657354"/>
    <w:rsid w:val="00661480"/>
    <w:rsid w:val="006A4DEB"/>
    <w:rsid w:val="006A7A49"/>
    <w:rsid w:val="006B0877"/>
    <w:rsid w:val="006C0661"/>
    <w:rsid w:val="006C0A48"/>
    <w:rsid w:val="006C2AE7"/>
    <w:rsid w:val="006C34D8"/>
    <w:rsid w:val="006C3D52"/>
    <w:rsid w:val="006C78AE"/>
    <w:rsid w:val="006E4A05"/>
    <w:rsid w:val="006E7FF5"/>
    <w:rsid w:val="006F4435"/>
    <w:rsid w:val="006F4B53"/>
    <w:rsid w:val="007201A7"/>
    <w:rsid w:val="007206E7"/>
    <w:rsid w:val="007321C1"/>
    <w:rsid w:val="00735231"/>
    <w:rsid w:val="00744F3B"/>
    <w:rsid w:val="0075044E"/>
    <w:rsid w:val="0075124E"/>
    <w:rsid w:val="00751CBE"/>
    <w:rsid w:val="007613E6"/>
    <w:rsid w:val="00761ECA"/>
    <w:rsid w:val="00763402"/>
    <w:rsid w:val="00766C54"/>
    <w:rsid w:val="00770736"/>
    <w:rsid w:val="007735B1"/>
    <w:rsid w:val="00775F64"/>
    <w:rsid w:val="007846B2"/>
    <w:rsid w:val="007879D5"/>
    <w:rsid w:val="00792134"/>
    <w:rsid w:val="0079614D"/>
    <w:rsid w:val="007A74DB"/>
    <w:rsid w:val="007D3FD0"/>
    <w:rsid w:val="007D433E"/>
    <w:rsid w:val="007E32BC"/>
    <w:rsid w:val="007E3726"/>
    <w:rsid w:val="007E47C3"/>
    <w:rsid w:val="007F5CA4"/>
    <w:rsid w:val="007F6190"/>
    <w:rsid w:val="008066EF"/>
    <w:rsid w:val="008128C0"/>
    <w:rsid w:val="00820390"/>
    <w:rsid w:val="00827472"/>
    <w:rsid w:val="0083521A"/>
    <w:rsid w:val="0083730C"/>
    <w:rsid w:val="00845981"/>
    <w:rsid w:val="00846213"/>
    <w:rsid w:val="008530F2"/>
    <w:rsid w:val="008546AC"/>
    <w:rsid w:val="0085777B"/>
    <w:rsid w:val="00870D60"/>
    <w:rsid w:val="008718C6"/>
    <w:rsid w:val="00877B22"/>
    <w:rsid w:val="00884069"/>
    <w:rsid w:val="008913C7"/>
    <w:rsid w:val="008919A6"/>
    <w:rsid w:val="00891F6F"/>
    <w:rsid w:val="008970CE"/>
    <w:rsid w:val="008F326E"/>
    <w:rsid w:val="008F6CAA"/>
    <w:rsid w:val="009012A1"/>
    <w:rsid w:val="00905118"/>
    <w:rsid w:val="00905D63"/>
    <w:rsid w:val="009129F0"/>
    <w:rsid w:val="009178F8"/>
    <w:rsid w:val="00923D68"/>
    <w:rsid w:val="00927F80"/>
    <w:rsid w:val="00940FFD"/>
    <w:rsid w:val="00946B24"/>
    <w:rsid w:val="0096381B"/>
    <w:rsid w:val="00965A43"/>
    <w:rsid w:val="0098240C"/>
    <w:rsid w:val="009834F9"/>
    <w:rsid w:val="00991306"/>
    <w:rsid w:val="009930C3"/>
    <w:rsid w:val="0099384D"/>
    <w:rsid w:val="009A018A"/>
    <w:rsid w:val="009A78CE"/>
    <w:rsid w:val="009B2408"/>
    <w:rsid w:val="009B3682"/>
    <w:rsid w:val="009B51D1"/>
    <w:rsid w:val="009C0E0B"/>
    <w:rsid w:val="009F696A"/>
    <w:rsid w:val="00A13E22"/>
    <w:rsid w:val="00A16333"/>
    <w:rsid w:val="00A166D6"/>
    <w:rsid w:val="00A31986"/>
    <w:rsid w:val="00A36B3B"/>
    <w:rsid w:val="00A41614"/>
    <w:rsid w:val="00A5089B"/>
    <w:rsid w:val="00A546C8"/>
    <w:rsid w:val="00A6232C"/>
    <w:rsid w:val="00A66627"/>
    <w:rsid w:val="00A67200"/>
    <w:rsid w:val="00A82F10"/>
    <w:rsid w:val="00A868C1"/>
    <w:rsid w:val="00A93377"/>
    <w:rsid w:val="00AA3279"/>
    <w:rsid w:val="00AA5FC7"/>
    <w:rsid w:val="00AB2CD2"/>
    <w:rsid w:val="00AC4F81"/>
    <w:rsid w:val="00AD0FD1"/>
    <w:rsid w:val="00AD5074"/>
    <w:rsid w:val="00AD576A"/>
    <w:rsid w:val="00AE0B56"/>
    <w:rsid w:val="00AF36FA"/>
    <w:rsid w:val="00B05530"/>
    <w:rsid w:val="00B07D96"/>
    <w:rsid w:val="00B1428E"/>
    <w:rsid w:val="00B37A49"/>
    <w:rsid w:val="00B43A69"/>
    <w:rsid w:val="00B47356"/>
    <w:rsid w:val="00B51629"/>
    <w:rsid w:val="00B5318E"/>
    <w:rsid w:val="00B9507C"/>
    <w:rsid w:val="00BB0687"/>
    <w:rsid w:val="00BD1C5B"/>
    <w:rsid w:val="00BD700A"/>
    <w:rsid w:val="00BF4890"/>
    <w:rsid w:val="00C00A4E"/>
    <w:rsid w:val="00C05C4C"/>
    <w:rsid w:val="00C1378C"/>
    <w:rsid w:val="00C14E07"/>
    <w:rsid w:val="00C210DB"/>
    <w:rsid w:val="00C223AF"/>
    <w:rsid w:val="00C227AE"/>
    <w:rsid w:val="00C25C57"/>
    <w:rsid w:val="00C307C2"/>
    <w:rsid w:val="00C35D9A"/>
    <w:rsid w:val="00C66FD7"/>
    <w:rsid w:val="00C73BAE"/>
    <w:rsid w:val="00C93DEB"/>
    <w:rsid w:val="00CA49FB"/>
    <w:rsid w:val="00CA677C"/>
    <w:rsid w:val="00CA6C53"/>
    <w:rsid w:val="00CA7A17"/>
    <w:rsid w:val="00CC1496"/>
    <w:rsid w:val="00CC5EA3"/>
    <w:rsid w:val="00CC6BD1"/>
    <w:rsid w:val="00CE6A9E"/>
    <w:rsid w:val="00CE7B50"/>
    <w:rsid w:val="00CF0CB6"/>
    <w:rsid w:val="00D100CC"/>
    <w:rsid w:val="00D10B35"/>
    <w:rsid w:val="00D16B33"/>
    <w:rsid w:val="00D22AE6"/>
    <w:rsid w:val="00D37ADF"/>
    <w:rsid w:val="00D5617D"/>
    <w:rsid w:val="00D56FAF"/>
    <w:rsid w:val="00D749FE"/>
    <w:rsid w:val="00D80A75"/>
    <w:rsid w:val="00D84E1D"/>
    <w:rsid w:val="00D87D54"/>
    <w:rsid w:val="00DA15CF"/>
    <w:rsid w:val="00DA5FB9"/>
    <w:rsid w:val="00DA7B2C"/>
    <w:rsid w:val="00DA7D29"/>
    <w:rsid w:val="00DB1561"/>
    <w:rsid w:val="00DB25FC"/>
    <w:rsid w:val="00DC0BAA"/>
    <w:rsid w:val="00DE4082"/>
    <w:rsid w:val="00DE4133"/>
    <w:rsid w:val="00DF74C5"/>
    <w:rsid w:val="00E06158"/>
    <w:rsid w:val="00E0779E"/>
    <w:rsid w:val="00E112CD"/>
    <w:rsid w:val="00E16089"/>
    <w:rsid w:val="00E22D59"/>
    <w:rsid w:val="00E23BA8"/>
    <w:rsid w:val="00E26C76"/>
    <w:rsid w:val="00E31589"/>
    <w:rsid w:val="00E32243"/>
    <w:rsid w:val="00E3464C"/>
    <w:rsid w:val="00E42DB5"/>
    <w:rsid w:val="00E42F1E"/>
    <w:rsid w:val="00E44E07"/>
    <w:rsid w:val="00E47F5B"/>
    <w:rsid w:val="00E51579"/>
    <w:rsid w:val="00E65099"/>
    <w:rsid w:val="00E727FA"/>
    <w:rsid w:val="00E75E4F"/>
    <w:rsid w:val="00E847E2"/>
    <w:rsid w:val="00EB015A"/>
    <w:rsid w:val="00EB42F2"/>
    <w:rsid w:val="00EB7E81"/>
    <w:rsid w:val="00EC3C79"/>
    <w:rsid w:val="00ED4C71"/>
    <w:rsid w:val="00EF4DBF"/>
    <w:rsid w:val="00EF7D39"/>
    <w:rsid w:val="00F0244D"/>
    <w:rsid w:val="00F039D0"/>
    <w:rsid w:val="00F05A05"/>
    <w:rsid w:val="00F14185"/>
    <w:rsid w:val="00F151D7"/>
    <w:rsid w:val="00F3025B"/>
    <w:rsid w:val="00F34F96"/>
    <w:rsid w:val="00F36580"/>
    <w:rsid w:val="00F44711"/>
    <w:rsid w:val="00F50C98"/>
    <w:rsid w:val="00F560DE"/>
    <w:rsid w:val="00F56BCE"/>
    <w:rsid w:val="00F6139B"/>
    <w:rsid w:val="00F638F8"/>
    <w:rsid w:val="00F760A5"/>
    <w:rsid w:val="00F84C4B"/>
    <w:rsid w:val="00F859B2"/>
    <w:rsid w:val="00FB2E8E"/>
    <w:rsid w:val="00FB596A"/>
    <w:rsid w:val="00FB692B"/>
    <w:rsid w:val="00FC7A39"/>
    <w:rsid w:val="00FD4837"/>
    <w:rsid w:val="00FE0EC6"/>
    <w:rsid w:val="00FE1F59"/>
    <w:rsid w:val="00FF114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630997A"/>
  <w15:chartTrackingRefBased/>
  <w15:docId w15:val="{1EC33920-C503-4EAD-BFC6-F2954C9E7F7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F5010"/>
    <w:pPr>
      <w:spacing w:line="480" w:lineRule="auto"/>
    </w:pPr>
    <w:rPr>
      <w:rFonts w:ascii="Calibri Light" w:hAnsi="Calibri Light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12080C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b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2080C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i/>
      <w:sz w:val="28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50455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GridTable5Dark-Accent3">
    <w:name w:val="Grid Table 5 Dark Accent 3"/>
    <w:basedOn w:val="TableNormal"/>
    <w:uiPriority w:val="50"/>
    <w:rsid w:val="00542926"/>
    <w:pPr>
      <w:spacing w:after="0" w:line="240" w:lineRule="auto"/>
    </w:p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DEDE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A5A5A5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A5A5A5" w:themeFill="accent3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A5A5A5" w:themeFill="accent3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A5A5A5" w:themeFill="accent3"/>
      </w:tcPr>
    </w:tblStylePr>
    <w:tblStylePr w:type="band1Vert">
      <w:tblPr/>
      <w:tcPr>
        <w:shd w:val="clear" w:color="auto" w:fill="DBDBDB" w:themeFill="accent3" w:themeFillTint="66"/>
      </w:tcPr>
    </w:tblStylePr>
    <w:tblStylePr w:type="band1Horz">
      <w:tblPr/>
      <w:tcPr>
        <w:shd w:val="clear" w:color="auto" w:fill="DBDBDB" w:themeFill="accent3" w:themeFillTint="66"/>
      </w:tcPr>
    </w:tblStylePr>
  </w:style>
  <w:style w:type="table" w:styleId="GridTable4">
    <w:name w:val="Grid Table 4"/>
    <w:basedOn w:val="TableNormal"/>
    <w:uiPriority w:val="49"/>
    <w:rsid w:val="00542926"/>
    <w:pPr>
      <w:spacing w:after="0" w:line="240" w:lineRule="auto"/>
    </w:p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nil"/>
          <w:insideV w:val="nil"/>
        </w:tcBorders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customStyle="1" w:styleId="EndNoteBibliographyTitle">
    <w:name w:val="EndNote Bibliography Title"/>
    <w:basedOn w:val="Normal"/>
    <w:link w:val="EndNoteBibliographyTitleChar"/>
    <w:rsid w:val="003F1A7E"/>
    <w:pPr>
      <w:spacing w:after="0"/>
      <w:jc w:val="center"/>
    </w:pPr>
    <w:rPr>
      <w:rFonts w:cs="Calibri Light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F1A7E"/>
    <w:rPr>
      <w:rFonts w:ascii="Calibri Light" w:hAnsi="Calibri Light" w:cs="Calibri Light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3F1A7E"/>
    <w:pPr>
      <w:spacing w:line="240" w:lineRule="auto"/>
    </w:pPr>
    <w:rPr>
      <w:rFonts w:cs="Calibri Light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3F1A7E"/>
    <w:rPr>
      <w:rFonts w:ascii="Calibri Light" w:hAnsi="Calibri Light" w:cs="Calibri Light"/>
      <w:noProof/>
      <w:sz w:val="24"/>
      <w:lang w:val="en-US"/>
    </w:rPr>
  </w:style>
  <w:style w:type="character" w:styleId="Hyperlink">
    <w:name w:val="Hyperlink"/>
    <w:basedOn w:val="DefaultParagraphFont"/>
    <w:uiPriority w:val="99"/>
    <w:unhideWhenUsed/>
    <w:rsid w:val="003F1A7E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3F1A7E"/>
    <w:rPr>
      <w:color w:val="605E5C"/>
      <w:shd w:val="clear" w:color="auto" w:fill="E1DFDD"/>
    </w:rPr>
  </w:style>
  <w:style w:type="character" w:customStyle="1" w:styleId="Heading1Char">
    <w:name w:val="Heading 1 Char"/>
    <w:basedOn w:val="DefaultParagraphFont"/>
    <w:link w:val="Heading1"/>
    <w:uiPriority w:val="9"/>
    <w:rsid w:val="0012080C"/>
    <w:rPr>
      <w:rFonts w:asciiTheme="majorHAnsi" w:eastAsiaTheme="majorEastAsia" w:hAnsiTheme="majorHAnsi" w:cstheme="majorBidi"/>
      <w:b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12080C"/>
    <w:rPr>
      <w:rFonts w:asciiTheme="majorHAnsi" w:eastAsiaTheme="majorEastAsia" w:hAnsiTheme="majorHAnsi" w:cstheme="majorBidi"/>
      <w:i/>
      <w:sz w:val="28"/>
      <w:szCs w:val="26"/>
    </w:rPr>
  </w:style>
  <w:style w:type="character" w:styleId="SubtleEmphasis">
    <w:name w:val="Subtle Emphasis"/>
    <w:basedOn w:val="DefaultParagraphFont"/>
    <w:uiPriority w:val="19"/>
    <w:qFormat/>
    <w:rsid w:val="004C05BB"/>
    <w:rPr>
      <w:i/>
      <w:iCs/>
      <w:color w:val="404040" w:themeColor="text1" w:themeTint="BF"/>
    </w:rPr>
  </w:style>
  <w:style w:type="character" w:styleId="Emphasis">
    <w:name w:val="Emphasis"/>
    <w:basedOn w:val="DefaultParagraphFont"/>
    <w:uiPriority w:val="20"/>
    <w:qFormat/>
    <w:rsid w:val="00420C2E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94915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341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tiff"/><Relationship Id="rId5" Type="http://schemas.openxmlformats.org/officeDocument/2006/relationships/image" Target="media/image2.tiff"/><Relationship Id="rId4" Type="http://schemas.openxmlformats.org/officeDocument/2006/relationships/image" Target="media/image1.tif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76</TotalTime>
  <Pages>1</Pages>
  <Words>1676</Words>
  <Characters>9555</Characters>
  <Application>Microsoft Office Word</Application>
  <DocSecurity>0</DocSecurity>
  <Lines>79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Aberdeen</Company>
  <LinksUpToDate>false</LinksUpToDate>
  <CharactersWithSpaces>112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onchon, Aurore</dc:creator>
  <cp:keywords/>
  <dc:description/>
  <cp:lastModifiedBy>Ponchon, Aurore</cp:lastModifiedBy>
  <cp:revision>14</cp:revision>
  <dcterms:created xsi:type="dcterms:W3CDTF">2022-11-11T10:40:00Z</dcterms:created>
  <dcterms:modified xsi:type="dcterms:W3CDTF">2022-11-30T17:03:00Z</dcterms:modified>
</cp:coreProperties>
</file>